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C94E4A" w:rsidRDefault="00CE7300" w:rsidP="00B45B6C">
      <w:pPr>
        <w:jc w:val="both"/>
        <w:rPr>
          <w:rFonts w:ascii="Times New Roman" w:hAnsi="Times New Roman" w:cs="Times New Roman"/>
          <w:b/>
          <w:bCs/>
        </w:rPr>
      </w:pPr>
      <w:r w:rsidRPr="00C94E4A">
        <w:rPr>
          <w:rFonts w:ascii="Times New Roman" w:hAnsi="Times New Roman" w:cs="Times New Roman"/>
          <w:b/>
          <w:bCs/>
        </w:rPr>
        <w:t>Comments from the editors</w:t>
      </w:r>
    </w:p>
    <w:p w14:paraId="75D8C147" w14:textId="0C9AEB54" w:rsidR="00CE7300" w:rsidRPr="00C94E4A" w:rsidRDefault="00CE7300" w:rsidP="00B45B6C">
      <w:pPr>
        <w:jc w:val="both"/>
        <w:rPr>
          <w:rFonts w:ascii="Times New Roman" w:hAnsi="Times New Roman" w:cs="Times New Roman"/>
          <w:b/>
          <w:bCs/>
        </w:rPr>
      </w:pPr>
      <w:r w:rsidRPr="00C94E4A">
        <w:rPr>
          <w:rFonts w:ascii="Times New Roman" w:hAnsi="Times New Roman" w:cs="Times New Roman"/>
          <w:b/>
          <w:bCs/>
        </w:rPr>
        <w:t>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Second, please ensure that the summary of main findings are fully supported by the results, e.g., take into account and explain sensitivity analyses in eFigure 1 that show weaker single-pollutant estimates for EC than those from the main models. Finally, please ensure consistency in results presentation throughout the abstract and main text; e.g., the abstract presents posterior probabilities that are not included in the results section.</w:t>
      </w:r>
    </w:p>
    <w:p w14:paraId="2E42A971" w14:textId="4E6B292B" w:rsidR="006F75A2" w:rsidRPr="00C94E4A" w:rsidRDefault="006F75A2" w:rsidP="00B45B6C">
      <w:pPr>
        <w:jc w:val="both"/>
        <w:rPr>
          <w:rFonts w:ascii="Times New Roman" w:hAnsi="Times New Roman" w:cs="Times New Roman"/>
          <w:b/>
          <w:bCs/>
        </w:rPr>
      </w:pPr>
    </w:p>
    <w:p w14:paraId="57E96754" w14:textId="77777777" w:rsidR="003226AD" w:rsidRPr="003226AD" w:rsidRDefault="003226AD" w:rsidP="00B45B6C">
      <w:pPr>
        <w:jc w:val="both"/>
        <w:rPr>
          <w:rFonts w:ascii="Times New Roman" w:hAnsi="Times New Roman" w:cs="Times New Roman"/>
          <w:highlight w:val="yellow"/>
          <w:lang w:val="en-US"/>
        </w:rPr>
      </w:pPr>
      <w:r w:rsidRPr="003226AD">
        <w:rPr>
          <w:rFonts w:ascii="Times New Roman" w:hAnsi="Times New Roman" w:cs="Times New Roman"/>
          <w:highlight w:val="yellow"/>
          <w:lang w:val="en-US"/>
        </w:rPr>
        <w:t>We thank the Editors for their thoughtful and constructive suggestions. We have revised the manuscript in response to the Reviewers’ comments, as detailed below.</w:t>
      </w:r>
    </w:p>
    <w:p w14:paraId="302DD7FC" w14:textId="77777777" w:rsidR="003226AD" w:rsidRPr="003226AD" w:rsidRDefault="003226AD" w:rsidP="00B45B6C">
      <w:pPr>
        <w:jc w:val="both"/>
        <w:rPr>
          <w:rFonts w:ascii="Times New Roman" w:hAnsi="Times New Roman" w:cs="Times New Roman"/>
          <w:highlight w:val="yellow"/>
          <w:lang w:val="en-US"/>
        </w:rPr>
      </w:pPr>
    </w:p>
    <w:p w14:paraId="7AC2B598" w14:textId="3D3DB58C" w:rsidR="00445548" w:rsidRDefault="003226AD" w:rsidP="00B45B6C">
      <w:pPr>
        <w:jc w:val="both"/>
        <w:rPr>
          <w:rFonts w:ascii="Times New Roman" w:hAnsi="Times New Roman" w:cs="Times New Roman"/>
          <w:lang w:val="en-US"/>
        </w:rPr>
      </w:pPr>
      <w:r w:rsidRPr="00C94E4A">
        <w:rPr>
          <w:rFonts w:ascii="Times New Roman" w:hAnsi="Times New Roman" w:cs="Times New Roman"/>
          <w:highlight w:val="yellow"/>
          <w:lang w:val="en-US"/>
        </w:rPr>
        <w:t xml:space="preserve">All page/line/reference numbers refer to the </w:t>
      </w:r>
      <w:r w:rsidRPr="00C94E4A">
        <w:rPr>
          <w:rFonts w:ascii="Times New Roman" w:hAnsi="Times New Roman" w:cs="Times New Roman"/>
          <w:highlight w:val="yellow"/>
          <w:u w:val="single"/>
          <w:lang w:val="en-US"/>
        </w:rPr>
        <w:t>clean</w:t>
      </w:r>
      <w:r w:rsidRPr="00C94E4A">
        <w:rPr>
          <w:rFonts w:ascii="Times New Roman" w:hAnsi="Times New Roman" w:cs="Times New Roman"/>
          <w:highlight w:val="yellow"/>
          <w:lang w:val="en-US"/>
        </w:rPr>
        <w:t xml:space="preserve"> revised manuscript.</w:t>
      </w:r>
    </w:p>
    <w:p w14:paraId="036A8285" w14:textId="281DE6CF" w:rsidR="00841F05" w:rsidRDefault="00841F05" w:rsidP="00B45B6C">
      <w:pPr>
        <w:jc w:val="both"/>
        <w:rPr>
          <w:rFonts w:ascii="Times New Roman" w:hAnsi="Times New Roman" w:cs="Times New Roman"/>
          <w:lang w:val="en-US"/>
        </w:rPr>
      </w:pPr>
    </w:p>
    <w:p w14:paraId="1E2C5969" w14:textId="7248C18E" w:rsidR="00841F05" w:rsidRPr="00841F05" w:rsidRDefault="00841F05" w:rsidP="00B45B6C">
      <w:pPr>
        <w:jc w:val="both"/>
        <w:rPr>
          <w:rFonts w:ascii="Times New Roman" w:hAnsi="Times New Roman" w:cs="Times New Roman"/>
          <w:i/>
          <w:iCs/>
          <w:lang w:val="en-US"/>
        </w:rPr>
      </w:pPr>
      <w:r w:rsidRPr="00203326">
        <w:rPr>
          <w:rFonts w:ascii="Times New Roman" w:hAnsi="Times New Roman" w:cs="Times New Roman"/>
          <w:i/>
          <w:iCs/>
          <w:highlight w:val="yellow"/>
          <w:lang w:val="en-US"/>
        </w:rPr>
        <w:t>[[[Details of questions answered from above]]]]</w:t>
      </w:r>
    </w:p>
    <w:p w14:paraId="4686BE9E" w14:textId="258CAF2F" w:rsidR="000705C7" w:rsidRDefault="000705C7" w:rsidP="00B45B6C">
      <w:pPr>
        <w:jc w:val="both"/>
        <w:rPr>
          <w:rFonts w:ascii="Times New Roman" w:hAnsi="Times New Roman" w:cs="Times New Roman"/>
          <w:lang w:val="en-US"/>
        </w:rPr>
      </w:pPr>
    </w:p>
    <w:p w14:paraId="21296C3A" w14:textId="49EC5DA3" w:rsidR="000705C7" w:rsidRPr="00C94E4A" w:rsidRDefault="000705C7" w:rsidP="00B45B6C">
      <w:pPr>
        <w:jc w:val="both"/>
        <w:rPr>
          <w:rFonts w:ascii="Times New Roman" w:hAnsi="Times New Roman" w:cs="Times New Roman"/>
          <w:lang w:val="en-US"/>
        </w:rPr>
      </w:pPr>
    </w:p>
    <w:p w14:paraId="74471798" w14:textId="77777777" w:rsidR="00282596" w:rsidRDefault="00CE7300" w:rsidP="00B45B6C">
      <w:pPr>
        <w:jc w:val="both"/>
        <w:rPr>
          <w:rFonts w:ascii="Times New Roman" w:hAnsi="Times New Roman" w:cs="Times New Roman"/>
          <w:b/>
          <w:bCs/>
        </w:rPr>
      </w:pPr>
      <w:r w:rsidRPr="00C94E4A">
        <w:rPr>
          <w:rFonts w:ascii="Times New Roman" w:hAnsi="Times New Roman" w:cs="Times New Roman"/>
          <w:b/>
          <w:bCs/>
        </w:rPr>
        <w:br/>
      </w:r>
    </w:p>
    <w:p w14:paraId="36BD430E" w14:textId="77777777" w:rsidR="00282596" w:rsidRDefault="00282596" w:rsidP="00B45B6C">
      <w:pPr>
        <w:jc w:val="both"/>
        <w:rPr>
          <w:rFonts w:ascii="Times New Roman" w:hAnsi="Times New Roman" w:cs="Times New Roman"/>
          <w:b/>
          <w:bCs/>
        </w:rPr>
      </w:pPr>
      <w:r>
        <w:rPr>
          <w:rFonts w:ascii="Times New Roman" w:hAnsi="Times New Roman" w:cs="Times New Roman"/>
          <w:b/>
          <w:bCs/>
        </w:rPr>
        <w:br w:type="page"/>
      </w:r>
    </w:p>
    <w:p w14:paraId="5FCA2169" w14:textId="77777777" w:rsidR="00B45B6C"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Comments from reviewers</w:t>
      </w:r>
    </w:p>
    <w:p w14:paraId="32E3483C" w14:textId="6870A4F7" w:rsidR="00A42679" w:rsidRPr="00C94E4A" w:rsidRDefault="00CE7300" w:rsidP="00B45B6C">
      <w:pPr>
        <w:jc w:val="both"/>
        <w:rPr>
          <w:rFonts w:ascii="Times New Roman" w:hAnsi="Times New Roman" w:cs="Times New Roman"/>
          <w:b/>
          <w:bCs/>
        </w:rPr>
      </w:pPr>
      <w:r w:rsidRPr="00C94E4A">
        <w:rPr>
          <w:rFonts w:ascii="Times New Roman" w:hAnsi="Times New Roman" w:cs="Times New Roman"/>
          <w:b/>
          <w:bC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C94E4A" w:rsidRDefault="00A42679" w:rsidP="00B45B6C">
      <w:pPr>
        <w:jc w:val="both"/>
        <w:rPr>
          <w:rFonts w:ascii="Times New Roman" w:hAnsi="Times New Roman" w:cs="Times New Roman"/>
          <w:b/>
          <w:bCs/>
        </w:rPr>
      </w:pPr>
    </w:p>
    <w:p w14:paraId="6AD9BDDE" w14:textId="77777777" w:rsidR="00755CA2" w:rsidRDefault="00E85156" w:rsidP="00B45B6C">
      <w:pPr>
        <w:jc w:val="both"/>
        <w:rPr>
          <w:rFonts w:ascii="Times New Roman" w:hAnsi="Times New Roman" w:cs="Times New Roman"/>
          <w:b/>
          <w:bCs/>
        </w:rPr>
      </w:pPr>
      <w:r w:rsidRPr="00E85156">
        <w:rPr>
          <w:rFonts w:ascii="Times New Roman" w:hAnsi="Times New Roman" w:cs="Times New Roman"/>
        </w:rPr>
        <w:t xml:space="preserve">We thank the Reviewer for the thoughtful and constructive suggestions. We have responded point-by-point to the Reviewer’s questions and comments below. </w:t>
      </w:r>
    </w:p>
    <w:p w14:paraId="3C6F1134" w14:textId="7310E979" w:rsidR="00B45B6C" w:rsidRDefault="00CE7300" w:rsidP="00B45B6C">
      <w:pPr>
        <w:jc w:val="both"/>
        <w:rPr>
          <w:rFonts w:ascii="Times New Roman" w:hAnsi="Times New Roman" w:cs="Times New Roman"/>
          <w:b/>
          <w:bCs/>
        </w:rPr>
      </w:pPr>
      <w:r w:rsidRPr="00C94E4A">
        <w:rPr>
          <w:rFonts w:ascii="Times New Roman" w:hAnsi="Times New Roman" w:cs="Times New Roman"/>
          <w:b/>
          <w:bCs/>
        </w:rPr>
        <w:br/>
        <w:t>Major Comments</w:t>
      </w:r>
    </w:p>
    <w:p w14:paraId="115CA220" w14:textId="18FCCAD9" w:rsidR="00976EEF" w:rsidRDefault="00CE7300" w:rsidP="00B45B6C">
      <w:pPr>
        <w:jc w:val="both"/>
        <w:rPr>
          <w:rFonts w:ascii="Times New Roman" w:hAnsi="Times New Roman" w:cs="Times New Roman"/>
        </w:rPr>
      </w:pPr>
      <w:r w:rsidRPr="002D1A83">
        <w:rPr>
          <w:rFonts w:ascii="Times New Roman" w:hAnsi="Times New Roman" w:cs="Times New Roman"/>
          <w:b/>
          <w:bCs/>
          <w:highlight w:val="green"/>
        </w:rPr>
        <w:t>1) Methods, page 5, line 46: Why did authors only include patients that were at least 20 years old at diagnosis? This choice needs to be explained/motivated.</w:t>
      </w:r>
    </w:p>
    <w:p w14:paraId="71865400" w14:textId="77777777" w:rsidR="00905BE9" w:rsidRDefault="00905BE9" w:rsidP="00B45B6C">
      <w:pPr>
        <w:jc w:val="both"/>
        <w:rPr>
          <w:rFonts w:ascii="Times New Roman" w:hAnsi="Times New Roman" w:cs="Times New Roman"/>
        </w:rPr>
      </w:pPr>
    </w:p>
    <w:p w14:paraId="36B1AB00" w14:textId="16E70A18" w:rsidR="00F30941" w:rsidRPr="00F30941" w:rsidRDefault="00E97CE0" w:rsidP="00B45B6C">
      <w:pPr>
        <w:jc w:val="both"/>
        <w:rPr>
          <w:rFonts w:ascii="Times New Roman" w:hAnsi="Times New Roman" w:cs="Times New Roman"/>
        </w:rPr>
      </w:pPr>
      <w:r>
        <w:rPr>
          <w:rFonts w:ascii="Times New Roman" w:hAnsi="Times New Roman" w:cs="Times New Roman"/>
          <w:lang w:val="en-US"/>
        </w:rPr>
        <w:t xml:space="preserve">We only included patients who were at least 20 years old at diagnosis because </w:t>
      </w:r>
      <w:r w:rsidR="003C344C">
        <w:rPr>
          <w:rFonts w:ascii="Times New Roman" w:hAnsi="Times New Roman" w:cs="Times New Roman"/>
          <w:lang w:val="en-US"/>
        </w:rPr>
        <w:t>juvenile ALS cases have been explained to much larger degree by genetic mutation</w:t>
      </w:r>
      <w:r w:rsidR="00204A75">
        <w:rPr>
          <w:rFonts w:ascii="Times New Roman" w:hAnsi="Times New Roman" w:cs="Times New Roman"/>
          <w:lang w:val="en-US"/>
        </w:rPr>
        <w:t>s</w:t>
      </w:r>
      <w:r w:rsidR="00440007">
        <w:rPr>
          <w:rFonts w:ascii="Times New Roman" w:hAnsi="Times New Roman" w:cs="Times New Roman"/>
          <w:lang w:val="en-US"/>
        </w:rPr>
        <w:t xml:space="preserve"> </w:t>
      </w:r>
      <w:r w:rsidR="00204A75">
        <w:rPr>
          <w:bCs/>
          <w:color w:val="000000" w:themeColor="text1"/>
        </w:rPr>
        <w:fldChar w:fldCharType="begin"/>
      </w:r>
      <w:r w:rsidR="00440007">
        <w:rPr>
          <w:bCs/>
          <w:color w:val="000000" w:themeColor="text1"/>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204A75">
        <w:rPr>
          <w:bCs/>
          <w:color w:val="000000" w:themeColor="text1"/>
        </w:rPr>
        <w:fldChar w:fldCharType="separate"/>
      </w:r>
      <w:r w:rsidR="00440007">
        <w:rPr>
          <w:rFonts w:ascii="Times New Roman" w:hAnsi="Times New Roman" w:cs="Times New Roman"/>
          <w:color w:val="000000"/>
        </w:rPr>
        <w:t>(Mathis et al. 2019)</w:t>
      </w:r>
      <w:r w:rsidR="00204A75">
        <w:rPr>
          <w:bCs/>
          <w:color w:val="000000" w:themeColor="text1"/>
        </w:rPr>
        <w:fldChar w:fldCharType="end"/>
      </w:r>
      <w:r w:rsidR="00440007">
        <w:rPr>
          <w:bCs/>
          <w:color w:val="000000" w:themeColor="text1"/>
        </w:rPr>
        <w:t>.</w:t>
      </w:r>
      <w:r w:rsidR="000A69A4">
        <w:rPr>
          <w:rFonts w:ascii="Times New Roman" w:hAnsi="Times New Roman" w:cs="Times New Roman"/>
          <w:lang w:val="en-US"/>
        </w:rPr>
        <w:t xml:space="preserve"> </w:t>
      </w:r>
      <w:r w:rsidR="003E480A">
        <w:rPr>
          <w:rFonts w:ascii="Times New Roman" w:hAnsi="Times New Roman" w:cs="Times New Roman"/>
          <w:lang w:val="en-US"/>
        </w:rPr>
        <w:t xml:space="preserve">Further, </w:t>
      </w:r>
      <w:r w:rsidR="00437507">
        <w:rPr>
          <w:rFonts w:ascii="Times New Roman" w:hAnsi="Times New Roman" w:cs="Times New Roman"/>
          <w:lang w:val="en-US"/>
        </w:rPr>
        <w:t>cases in younger patients (i.e., less than 20 years old) would have been at greater chance of misclassification</w:t>
      </w:r>
      <w:r w:rsidR="00440007">
        <w:rPr>
          <w:rFonts w:ascii="Times New Roman" w:hAnsi="Times New Roman" w:cs="Times New Roman"/>
          <w:lang w:val="en-US"/>
        </w:rPr>
        <w:t xml:space="preserve"> </w:t>
      </w:r>
      <w:r w:rsidR="00204A75">
        <w:rPr>
          <w:bCs/>
          <w:color w:val="000000" w:themeColor="text1"/>
        </w:rPr>
        <w:fldChar w:fldCharType="begin"/>
      </w:r>
      <w:r w:rsidR="00440007">
        <w:rPr>
          <w:bCs/>
          <w:color w:val="000000" w:themeColor="text1"/>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Pr>
          <w:bCs/>
          <w:color w:val="000000" w:themeColor="text1"/>
        </w:rPr>
        <w:fldChar w:fldCharType="separate"/>
      </w:r>
      <w:r w:rsidR="00440007">
        <w:rPr>
          <w:rFonts w:ascii="Times New Roman" w:hAnsi="Times New Roman" w:cs="Times New Roman"/>
          <w:color w:val="000000"/>
        </w:rPr>
        <w:t>(Trabjerg et al. 2020)</w:t>
      </w:r>
      <w:r w:rsidR="00204A75">
        <w:rPr>
          <w:bCs/>
          <w:color w:val="000000" w:themeColor="text1"/>
        </w:rPr>
        <w:fldChar w:fldCharType="end"/>
      </w:r>
      <w:r w:rsidR="00440007">
        <w:rPr>
          <w:bCs/>
          <w:color w:val="000000" w:themeColor="text1"/>
        </w:rPr>
        <w:t>.</w:t>
      </w:r>
      <w:r w:rsidR="003E480A">
        <w:rPr>
          <w:rFonts w:ascii="Times New Roman" w:hAnsi="Times New Roman" w:cs="Times New Roman"/>
          <w:lang w:val="en-US"/>
        </w:rPr>
        <w:t xml:space="preserve"> </w:t>
      </w:r>
      <w:r w:rsidR="00330220">
        <w:rPr>
          <w:rFonts w:ascii="Times New Roman" w:hAnsi="Times New Roman" w:cs="Times New Roman"/>
          <w:lang w:val="en-US"/>
        </w:rPr>
        <w:t xml:space="preserve">We have added to the explanation of the </w:t>
      </w:r>
      <w:r w:rsidR="00874F09">
        <w:rPr>
          <w:rFonts w:ascii="Times New Roman" w:hAnsi="Times New Roman" w:cs="Times New Roman"/>
          <w:lang w:val="en-US"/>
        </w:rPr>
        <w:t>20-year-old</w:t>
      </w:r>
      <w:r w:rsidR="00330220">
        <w:rPr>
          <w:rFonts w:ascii="Times New Roman" w:hAnsi="Times New Roman" w:cs="Times New Roman"/>
          <w:lang w:val="en-US"/>
        </w:rPr>
        <w:t xml:space="preserve"> limit i</w:t>
      </w:r>
      <w:r w:rsidR="00F30941" w:rsidRPr="00F30941">
        <w:rPr>
          <w:rFonts w:ascii="Times New Roman" w:hAnsi="Times New Roman" w:cs="Times New Roman"/>
          <w:lang w:val="en-US"/>
        </w:rPr>
        <w:t xml:space="preserve">n the revised manuscript </w:t>
      </w:r>
      <w:r w:rsidR="00F30941" w:rsidRPr="00F30941">
        <w:rPr>
          <w:rFonts w:ascii="Times New Roman" w:hAnsi="Times New Roman" w:cs="Times New Roman"/>
          <w:highlight w:val="yellow"/>
          <w:lang w:val="en-US"/>
        </w:rPr>
        <w:t>(P. XX, Lines XX-XX):</w:t>
      </w:r>
    </w:p>
    <w:p w14:paraId="58F9F910" w14:textId="77777777" w:rsidR="00F30941" w:rsidRPr="00F30941" w:rsidRDefault="00F30941" w:rsidP="00B45B6C">
      <w:pPr>
        <w:jc w:val="both"/>
        <w:rPr>
          <w:rFonts w:ascii="Times New Roman" w:hAnsi="Times New Roman" w:cs="Times New Roman"/>
          <w:lang w:val="en-US"/>
        </w:rPr>
      </w:pPr>
    </w:p>
    <w:p w14:paraId="5CCF6838" w14:textId="61DA00C4" w:rsidR="00F30941" w:rsidRPr="00C94E4A" w:rsidRDefault="00F30941"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3FA5BDE" w14:textId="77777777" w:rsidR="00671827"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2) Methods, page 6, line 51: Please include more detail about the spatio-temporal air pollution modeling system.</w:t>
      </w:r>
    </w:p>
    <w:p w14:paraId="7E345925" w14:textId="77777777" w:rsidR="00671827" w:rsidRPr="00C94E4A" w:rsidRDefault="00671827" w:rsidP="00B45B6C">
      <w:pPr>
        <w:jc w:val="both"/>
        <w:rPr>
          <w:rFonts w:ascii="Times New Roman" w:hAnsi="Times New Roman" w:cs="Times New Roman"/>
          <w:b/>
          <w:bCs/>
        </w:rPr>
      </w:pPr>
    </w:p>
    <w:p w14:paraId="22C8BD0A" w14:textId="77777777" w:rsidR="00024B32" w:rsidRPr="00F30941" w:rsidRDefault="00024B32" w:rsidP="00024B32">
      <w:pPr>
        <w:jc w:val="both"/>
        <w:rPr>
          <w:rFonts w:ascii="Times New Roman" w:hAnsi="Times New Roman" w:cs="Times New Roman"/>
        </w:rPr>
      </w:pPr>
      <w:r>
        <w:rPr>
          <w:rFonts w:ascii="Times New Roman" w:hAnsi="Times New Roman" w:cs="Times New Roman"/>
        </w:rPr>
        <w:t xml:space="preserve">We have now added more detail about the spatio-temporal air pollution modelling system in revised manuscript </w:t>
      </w:r>
      <w:r w:rsidRPr="00F30941">
        <w:rPr>
          <w:rFonts w:ascii="Times New Roman" w:hAnsi="Times New Roman" w:cs="Times New Roman"/>
          <w:highlight w:val="yellow"/>
          <w:lang w:val="en-US"/>
        </w:rPr>
        <w:t>(P. XX, Lines XX-XX):</w:t>
      </w:r>
    </w:p>
    <w:p w14:paraId="0A08E986" w14:textId="77777777" w:rsidR="00024B32" w:rsidRPr="00F30941" w:rsidRDefault="00024B32" w:rsidP="00024B32">
      <w:pPr>
        <w:jc w:val="both"/>
        <w:rPr>
          <w:rFonts w:ascii="Times New Roman" w:hAnsi="Times New Roman" w:cs="Times New Roman"/>
          <w:lang w:val="en-US"/>
        </w:rPr>
      </w:pPr>
    </w:p>
    <w:p w14:paraId="394CEA16" w14:textId="4B199CDE" w:rsidR="00671827" w:rsidRPr="00C94E4A" w:rsidRDefault="00024B32"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9369E8B" w14:textId="77777777" w:rsidR="00027C0F"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C94E4A" w:rsidRDefault="00027C0F" w:rsidP="00B45B6C">
      <w:pPr>
        <w:jc w:val="both"/>
        <w:rPr>
          <w:rFonts w:ascii="Times New Roman" w:hAnsi="Times New Roman" w:cs="Times New Roman"/>
          <w:b/>
          <w:bCs/>
        </w:rPr>
      </w:pPr>
    </w:p>
    <w:p w14:paraId="2BBB710F" w14:textId="7CB8CB9F" w:rsidR="00F75D26" w:rsidRPr="00F30941" w:rsidRDefault="00F75D26" w:rsidP="00B45B6C">
      <w:pPr>
        <w:jc w:val="both"/>
        <w:rPr>
          <w:rFonts w:ascii="Times New Roman" w:hAnsi="Times New Roman" w:cs="Times New Roman"/>
        </w:rPr>
      </w:pPr>
      <w:r w:rsidRPr="00F75D26">
        <w:rPr>
          <w:rFonts w:ascii="Times New Roman" w:hAnsi="Times New Roman" w:cs="Times New Roman"/>
        </w:rPr>
        <w:t xml:space="preserve">We have given </w:t>
      </w:r>
      <w:r>
        <w:rPr>
          <w:rFonts w:ascii="Times New Roman" w:hAnsi="Times New Roman" w:cs="Times New Roman"/>
        </w:rPr>
        <w:t xml:space="preserve">more </w:t>
      </w:r>
      <w:r w:rsidR="00874F09">
        <w:rPr>
          <w:rFonts w:ascii="Times New Roman" w:hAnsi="Times New Roman" w:cs="Times New Roman"/>
        </w:rPr>
        <w:t xml:space="preserve">details </w:t>
      </w:r>
      <w:r w:rsidR="00446E3F">
        <w:rPr>
          <w:rFonts w:ascii="Times New Roman" w:hAnsi="Times New Roman" w:cs="Times New Roman"/>
        </w:rPr>
        <w:t xml:space="preserve">on how the 1-, 5-, and 10-year averages were created for the air pollution exposures in the revised manuscript </w:t>
      </w:r>
      <w:r w:rsidRPr="00F30941">
        <w:rPr>
          <w:rFonts w:ascii="Times New Roman" w:hAnsi="Times New Roman" w:cs="Times New Roman"/>
          <w:highlight w:val="yellow"/>
          <w:lang w:val="en-US"/>
        </w:rPr>
        <w:t>(</w:t>
      </w:r>
      <w:bookmarkStart w:id="0" w:name="OLE_LINK5"/>
      <w:bookmarkStart w:id="1" w:name="OLE_LINK6"/>
      <w:r w:rsidRPr="00F30941">
        <w:rPr>
          <w:rFonts w:ascii="Times New Roman" w:hAnsi="Times New Roman" w:cs="Times New Roman"/>
          <w:highlight w:val="yellow"/>
          <w:lang w:val="en-US"/>
        </w:rPr>
        <w:t>P. XX, Lines XX-XX):</w:t>
      </w:r>
    </w:p>
    <w:p w14:paraId="50ED08FE" w14:textId="77777777" w:rsidR="00F75D26" w:rsidRPr="00F30941" w:rsidRDefault="00F75D26" w:rsidP="00B45B6C">
      <w:pPr>
        <w:jc w:val="both"/>
        <w:rPr>
          <w:rFonts w:ascii="Times New Roman" w:hAnsi="Times New Roman" w:cs="Times New Roman"/>
          <w:lang w:val="en-US"/>
        </w:rPr>
      </w:pPr>
    </w:p>
    <w:p w14:paraId="307EC91F" w14:textId="77777777" w:rsidR="00F75D26" w:rsidRPr="00C94E4A" w:rsidRDefault="00F75D26" w:rsidP="00B45B6C">
      <w:pPr>
        <w:jc w:val="both"/>
        <w:rPr>
          <w:rFonts w:ascii="Times New Roman" w:hAnsi="Times New Roman" w:cs="Times New Roman"/>
        </w:rPr>
      </w:pPr>
      <w:r w:rsidRPr="00F30941">
        <w:rPr>
          <w:rFonts w:ascii="Times New Roman" w:hAnsi="Times New Roman" w:cs="Times New Roman"/>
          <w:i/>
          <w:iCs/>
          <w:highlight w:val="yellow"/>
        </w:rPr>
        <w:t>[[[QUOTE]]]</w:t>
      </w:r>
    </w:p>
    <w:bookmarkEnd w:id="0"/>
    <w:bookmarkEnd w:id="1"/>
    <w:p w14:paraId="1DAC9B3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F607F0">
        <w:rPr>
          <w:rFonts w:ascii="Times New Roman" w:hAnsi="Times New Roman" w:cs="Times New Roman"/>
          <w:b/>
          <w:bCs/>
          <w:highlight w:val="green"/>
        </w:rPr>
        <w:t>4) Methods, page 7, line 41: How did the authors determine confounding variables?</w:t>
      </w:r>
    </w:p>
    <w:p w14:paraId="1E38DA11" w14:textId="77777777" w:rsidR="00E23CA4" w:rsidRPr="00C94E4A" w:rsidRDefault="00E23CA4" w:rsidP="00B45B6C">
      <w:pPr>
        <w:jc w:val="both"/>
        <w:rPr>
          <w:rFonts w:ascii="Times New Roman" w:hAnsi="Times New Roman" w:cs="Times New Roman"/>
          <w:b/>
          <w:bCs/>
        </w:rPr>
      </w:pPr>
    </w:p>
    <w:p w14:paraId="06777BE3" w14:textId="77777777" w:rsidR="001F0132" w:rsidRDefault="00905BE9" w:rsidP="00B45B6C">
      <w:pPr>
        <w:jc w:val="both"/>
        <w:rPr>
          <w:rFonts w:ascii="Times New Roman" w:hAnsi="Times New Roman" w:cs="Times New Roman"/>
        </w:rPr>
      </w:pPr>
      <w:r>
        <w:rPr>
          <w:rFonts w:ascii="Times New Roman" w:hAnsi="Times New Roman" w:cs="Times New Roman"/>
        </w:rPr>
        <w:t xml:space="preserve">We </w:t>
      </w:r>
      <w:r w:rsidR="00C82624">
        <w:rPr>
          <w:rFonts w:ascii="Times New Roman" w:hAnsi="Times New Roman" w:cs="Times New Roman"/>
        </w:rPr>
        <w:t>matched cases and controls via age, sex, year of birth, and vital status</w:t>
      </w:r>
      <w:r w:rsidR="00D00679">
        <w:rPr>
          <w:rFonts w:ascii="Times New Roman" w:hAnsi="Times New Roman" w:cs="Times New Roman"/>
        </w:rPr>
        <w:t>, due to ALS prevalence varying according to these characteristics. Beyond that, we chose to account for socioeconomic status</w:t>
      </w:r>
      <w:r w:rsidR="006D102F">
        <w:rPr>
          <w:rFonts w:ascii="Times New Roman" w:hAnsi="Times New Roman" w:cs="Times New Roman"/>
        </w:rPr>
        <w:t xml:space="preserve"> (SES)</w:t>
      </w:r>
      <w:r w:rsidR="00D00679">
        <w:rPr>
          <w:rFonts w:ascii="Times New Roman" w:hAnsi="Times New Roman" w:cs="Times New Roman"/>
        </w:rPr>
        <w:t xml:space="preserve">, civil status, last reported place of residence, and place of birth. </w:t>
      </w:r>
      <w:r w:rsidR="005D14A6">
        <w:rPr>
          <w:rFonts w:ascii="Times New Roman" w:hAnsi="Times New Roman" w:cs="Times New Roman"/>
        </w:rPr>
        <w:t xml:space="preserve">SES influences many lifestyle factors, such as obesity, which are known to increase the </w:t>
      </w:r>
      <w:r w:rsidR="005D14A6">
        <w:rPr>
          <w:rFonts w:ascii="Times New Roman" w:hAnsi="Times New Roman" w:cs="Times New Roman"/>
        </w:rPr>
        <w:lastRenderedPageBreak/>
        <w:t>probability of developing ALS. Civil status</w:t>
      </w:r>
      <w:r w:rsidR="00CC498C">
        <w:rPr>
          <w:rFonts w:ascii="Times New Roman" w:hAnsi="Times New Roman" w:cs="Times New Roman"/>
        </w:rPr>
        <w:t xml:space="preserve"> was included due to the </w:t>
      </w:r>
      <w:r w:rsidR="00405E88">
        <w:rPr>
          <w:rFonts w:ascii="Times New Roman" w:hAnsi="Times New Roman" w:cs="Times New Roman"/>
        </w:rPr>
        <w:t xml:space="preserve">influence that a spouse has on visiting a family physician. </w:t>
      </w:r>
      <w:r w:rsidR="009B0F44">
        <w:rPr>
          <w:rFonts w:ascii="Times New Roman" w:hAnsi="Times New Roman" w:cs="Times New Roman"/>
        </w:rPr>
        <w:t xml:space="preserve">Last reported place of residence </w:t>
      </w:r>
      <w:r w:rsidR="009B0F44" w:rsidRPr="009B0F44">
        <w:rPr>
          <w:rFonts w:ascii="Times New Roman" w:hAnsi="Times New Roman" w:cs="Times New Roman"/>
          <w:highlight w:val="yellow"/>
        </w:rPr>
        <w:t>…</w:t>
      </w:r>
      <w:r w:rsidR="009B0F44">
        <w:rPr>
          <w:rFonts w:ascii="Times New Roman" w:hAnsi="Times New Roman" w:cs="Times New Roman"/>
        </w:rPr>
        <w:t xml:space="preserve"> Place of birth was included to account for the variety of childhood exposures, which vary by location, which </w:t>
      </w:r>
      <w:r w:rsidR="00D27415">
        <w:rPr>
          <w:rFonts w:ascii="Times New Roman" w:hAnsi="Times New Roman" w:cs="Times New Roman"/>
        </w:rPr>
        <w:t xml:space="preserve">have an impact on </w:t>
      </w:r>
      <w:r w:rsidR="007A229A">
        <w:rPr>
          <w:rFonts w:ascii="Times New Roman" w:hAnsi="Times New Roman" w:cs="Times New Roman"/>
        </w:rPr>
        <w:t xml:space="preserve">the probability of developing ALS. </w:t>
      </w:r>
    </w:p>
    <w:p w14:paraId="78008815" w14:textId="77777777" w:rsidR="001F0132" w:rsidRDefault="001F0132" w:rsidP="00B45B6C">
      <w:pPr>
        <w:jc w:val="both"/>
        <w:rPr>
          <w:rFonts w:ascii="Times New Roman" w:hAnsi="Times New Roman" w:cs="Times New Roman"/>
        </w:rPr>
      </w:pPr>
    </w:p>
    <w:p w14:paraId="05C4BDDF" w14:textId="72ABB72F" w:rsidR="001F0132" w:rsidRPr="00F30941" w:rsidRDefault="001F0132" w:rsidP="001F0132">
      <w:pPr>
        <w:jc w:val="both"/>
        <w:rPr>
          <w:rFonts w:ascii="Times New Roman" w:hAnsi="Times New Roman" w:cs="Times New Roman"/>
        </w:rPr>
      </w:pPr>
      <w:r>
        <w:rPr>
          <w:rFonts w:ascii="Times New Roman" w:hAnsi="Times New Roman" w:cs="Times New Roman"/>
        </w:rPr>
        <w:t>We have added these details to the revised manuscript (</w:t>
      </w:r>
      <w:r w:rsidRPr="00F30941">
        <w:rPr>
          <w:rFonts w:ascii="Times New Roman" w:hAnsi="Times New Roman" w:cs="Times New Roman"/>
          <w:highlight w:val="yellow"/>
          <w:lang w:val="en-US"/>
        </w:rPr>
        <w:t>P. XX, Lines XX-XX):</w:t>
      </w:r>
    </w:p>
    <w:p w14:paraId="67B4B9C6" w14:textId="77777777" w:rsidR="001F0132" w:rsidRPr="00F30941" w:rsidRDefault="001F0132" w:rsidP="001F0132">
      <w:pPr>
        <w:jc w:val="both"/>
        <w:rPr>
          <w:rFonts w:ascii="Times New Roman" w:hAnsi="Times New Roman" w:cs="Times New Roman"/>
          <w:lang w:val="en-US"/>
        </w:rPr>
      </w:pPr>
    </w:p>
    <w:p w14:paraId="4C3F8101" w14:textId="3EC58E8F" w:rsidR="00ED23D1" w:rsidRPr="00C94E4A" w:rsidRDefault="001F0132" w:rsidP="00B45B6C">
      <w:pPr>
        <w:jc w:val="both"/>
        <w:rPr>
          <w:rFonts w:ascii="Times New Roman" w:hAnsi="Times New Roman" w:cs="Times New Roman"/>
        </w:rPr>
      </w:pPr>
      <w:r w:rsidRPr="00F30941">
        <w:rPr>
          <w:rFonts w:ascii="Times New Roman" w:hAnsi="Times New Roman" w:cs="Times New Roman"/>
          <w:i/>
          <w:iCs/>
          <w:highlight w:val="yellow"/>
        </w:rPr>
        <w:t>[[[QUOTE]]]</w:t>
      </w:r>
    </w:p>
    <w:p w14:paraId="5A8AB933"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5) Methods, page 8, line 50: Please include more motivation and reasoning for ozone sensitivity analysis.</w:t>
      </w:r>
    </w:p>
    <w:p w14:paraId="045C535A" w14:textId="77777777" w:rsidR="00ED23D1" w:rsidRPr="00C94E4A" w:rsidRDefault="00ED23D1" w:rsidP="00B45B6C">
      <w:pPr>
        <w:jc w:val="both"/>
        <w:rPr>
          <w:rFonts w:ascii="Times New Roman" w:hAnsi="Times New Roman" w:cs="Times New Roman"/>
          <w:b/>
          <w:bCs/>
        </w:rPr>
      </w:pPr>
    </w:p>
    <w:p w14:paraId="6BE3CC79" w14:textId="7FC0DB32" w:rsidR="00447F59" w:rsidRDefault="00447F59" w:rsidP="00AB0F0F">
      <w:pPr>
        <w:jc w:val="both"/>
        <w:rPr>
          <w:rFonts w:ascii="Times New Roman" w:hAnsi="Times New Roman" w:cs="Times New Roman"/>
        </w:rPr>
      </w:pPr>
      <w:r>
        <w:rPr>
          <w:rFonts w:ascii="Times New Roman" w:hAnsi="Times New Roman" w:cs="Times New Roman"/>
        </w:rPr>
        <w:t xml:space="preserve">There is evidence from other studies that ozone concentrations are associated with many different </w:t>
      </w:r>
      <w:r w:rsidR="007D10A7">
        <w:rPr>
          <w:rFonts w:ascii="Times New Roman" w:hAnsi="Times New Roman" w:cs="Times New Roman"/>
        </w:rPr>
        <w:t>adverse health outcomes.</w:t>
      </w:r>
      <w:r w:rsidR="00A2350E">
        <w:rPr>
          <w:rFonts w:ascii="Times New Roman" w:hAnsi="Times New Roman" w:cs="Times New Roman"/>
        </w:rPr>
        <w:t xml:space="preserve"> However, ozone is a highly-correlated exposure with many other pollutants included in our analysis, as can be seen from Figure </w:t>
      </w:r>
      <w:r w:rsidR="00CD35FD">
        <w:rPr>
          <w:rFonts w:ascii="Times New Roman" w:hAnsi="Times New Roman" w:cs="Times New Roman"/>
        </w:rPr>
        <w:t>1</w:t>
      </w:r>
      <w:r w:rsidR="00A2350E">
        <w:rPr>
          <w:rFonts w:ascii="Times New Roman" w:hAnsi="Times New Roman" w:cs="Times New Roman"/>
        </w:rPr>
        <w:t xml:space="preserve"> in the main manuscript, copied below for convenience. </w:t>
      </w:r>
      <w:r w:rsidR="00221B1E">
        <w:rPr>
          <w:rFonts w:ascii="Times New Roman" w:hAnsi="Times New Roman" w:cs="Times New Roman"/>
        </w:rPr>
        <w:t xml:space="preserve">Adding an extra pollutant which is highly-correlated with the others may have posed challenges to the statistical inference of the </w:t>
      </w:r>
      <w:r w:rsidR="003E5C75">
        <w:rPr>
          <w:rFonts w:ascii="Times New Roman" w:hAnsi="Times New Roman" w:cs="Times New Roman"/>
        </w:rPr>
        <w:t>model</w:t>
      </w:r>
      <w:r w:rsidR="00887CD3">
        <w:rPr>
          <w:rFonts w:ascii="Times New Roman" w:hAnsi="Times New Roman" w:cs="Times New Roman"/>
        </w:rPr>
        <w:t>, which is why we included it in the sensitivity analysis rather than the main analysis.</w:t>
      </w:r>
    </w:p>
    <w:p w14:paraId="2972D8D6" w14:textId="77777777" w:rsidR="00447F59" w:rsidRDefault="00447F59" w:rsidP="00AB0F0F">
      <w:pPr>
        <w:jc w:val="both"/>
        <w:rPr>
          <w:rFonts w:ascii="Times New Roman" w:hAnsi="Times New Roman" w:cs="Times New Roman"/>
        </w:rPr>
      </w:pPr>
    </w:p>
    <w:p w14:paraId="513988B5" w14:textId="1D282DD4" w:rsidR="008D4DFF" w:rsidRDefault="008D4DFF" w:rsidP="00AB0F0F">
      <w:pPr>
        <w:jc w:val="both"/>
        <w:rPr>
          <w:rFonts w:ascii="Times New Roman" w:hAnsi="Times New Roman" w:cs="Times New Roman"/>
        </w:rPr>
      </w:pPr>
      <w:r>
        <w:rPr>
          <w:rFonts w:ascii="Times New Roman" w:hAnsi="Times New Roman" w:cs="Times New Roman"/>
        </w:rPr>
        <w:t>Nevertheless, our sensitivity analyses demonstrated that inclusion of ozone did not noticeably change our results (eFigure 1). Different conclusions would not have been arrived at had we included ozone in our main analysis.</w:t>
      </w:r>
    </w:p>
    <w:p w14:paraId="206947ED" w14:textId="257D5782" w:rsidR="008D4DFF" w:rsidRDefault="008D4DFF" w:rsidP="00AB0F0F">
      <w:pPr>
        <w:jc w:val="both"/>
        <w:rPr>
          <w:rFonts w:ascii="Times New Roman" w:hAnsi="Times New Roman" w:cs="Times New Roman"/>
        </w:rPr>
      </w:pPr>
    </w:p>
    <w:p w14:paraId="423529E3" w14:textId="4BA844FB" w:rsidR="00AB0F0F" w:rsidRPr="00F30941" w:rsidRDefault="005D4779" w:rsidP="00AB0F0F">
      <w:pPr>
        <w:jc w:val="both"/>
        <w:rPr>
          <w:rFonts w:ascii="Times New Roman" w:hAnsi="Times New Roman" w:cs="Times New Roman"/>
        </w:rPr>
      </w:pPr>
      <w:r>
        <w:rPr>
          <w:rFonts w:ascii="Times New Roman" w:hAnsi="Times New Roman" w:cs="Times New Roman"/>
        </w:rPr>
        <w:t xml:space="preserve">We have clarified why we included ozone </w:t>
      </w:r>
      <w:r w:rsidR="00744F8D">
        <w:rPr>
          <w:rFonts w:ascii="Times New Roman" w:hAnsi="Times New Roman" w:cs="Times New Roman"/>
        </w:rPr>
        <w:t xml:space="preserve">in the sensitivity analysis in the revised manuscript </w:t>
      </w:r>
      <w:r w:rsidR="00AB0F0F" w:rsidRPr="00F30941">
        <w:rPr>
          <w:rFonts w:ascii="Times New Roman" w:hAnsi="Times New Roman" w:cs="Times New Roman"/>
          <w:highlight w:val="yellow"/>
          <w:lang w:val="en-US"/>
        </w:rPr>
        <w:t>(P. XX, Lines XX-XX):</w:t>
      </w:r>
    </w:p>
    <w:p w14:paraId="0C94BA17" w14:textId="77777777" w:rsidR="00AB0F0F" w:rsidRPr="00F30941" w:rsidRDefault="00AB0F0F" w:rsidP="00AB0F0F">
      <w:pPr>
        <w:jc w:val="both"/>
        <w:rPr>
          <w:rFonts w:ascii="Times New Roman" w:hAnsi="Times New Roman" w:cs="Times New Roman"/>
          <w:lang w:val="en-US"/>
        </w:rPr>
      </w:pPr>
    </w:p>
    <w:p w14:paraId="40B3C8EA" w14:textId="77777777" w:rsidR="00AB0F0F" w:rsidRPr="00C94E4A" w:rsidRDefault="00AB0F0F" w:rsidP="00AB0F0F">
      <w:pPr>
        <w:jc w:val="both"/>
        <w:rPr>
          <w:rFonts w:ascii="Times New Roman" w:hAnsi="Times New Roman" w:cs="Times New Roman"/>
        </w:rPr>
      </w:pPr>
      <w:r w:rsidRPr="00F30941">
        <w:rPr>
          <w:rFonts w:ascii="Times New Roman" w:hAnsi="Times New Roman" w:cs="Times New Roman"/>
          <w:i/>
          <w:iCs/>
          <w:highlight w:val="yellow"/>
        </w:rPr>
        <w:t>[[[QUOTE]]]</w:t>
      </w:r>
    </w:p>
    <w:p w14:paraId="4DF31E86"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C94E4A" w:rsidRDefault="00ED23D1" w:rsidP="00B45B6C">
      <w:pPr>
        <w:jc w:val="both"/>
        <w:rPr>
          <w:rFonts w:ascii="Times New Roman" w:hAnsi="Times New Roman" w:cs="Times New Roman"/>
          <w:b/>
          <w:bCs/>
        </w:rPr>
      </w:pPr>
    </w:p>
    <w:p w14:paraId="2E61E33E" w14:textId="70B3B215" w:rsidR="00CF2FF3" w:rsidRPr="00F30941" w:rsidRDefault="0052521A" w:rsidP="00CF2FF3">
      <w:pPr>
        <w:jc w:val="both"/>
        <w:rPr>
          <w:rFonts w:ascii="Times New Roman" w:hAnsi="Times New Roman" w:cs="Times New Roman"/>
        </w:rPr>
      </w:pPr>
      <w:r w:rsidRPr="00CF2FF3">
        <w:rPr>
          <w:rFonts w:ascii="Times New Roman" w:hAnsi="Times New Roman" w:cs="Times New Roman"/>
        </w:rPr>
        <w:t>We have edited the description of priors used in the Bayesian model to clarify that weakly-informative priors were given to all of the pollutant coefficients,</w:t>
      </w:r>
      <w:r w:rsidR="00CF2FF3">
        <w:rPr>
          <w:rFonts w:ascii="Times New Roman" w:hAnsi="Times New Roman" w:cs="Times New Roman"/>
        </w:rPr>
        <w:t xml:space="preserve"> </w:t>
      </w:r>
      <w:r w:rsidR="00613534">
        <w:rPr>
          <w:rFonts w:ascii="Times New Roman" w:hAnsi="Times New Roman" w:cs="Times New Roman"/>
        </w:rPr>
        <w:t>with the other pollutant coefficients (i.e., not that of non-EC PM</w:t>
      </w:r>
      <w:r w:rsidR="00613534" w:rsidRPr="00613534">
        <w:rPr>
          <w:rFonts w:ascii="Times New Roman" w:hAnsi="Times New Roman" w:cs="Times New Roman"/>
          <w:vertAlign w:val="subscript"/>
        </w:rPr>
        <w:t>2.5</w:t>
      </w:r>
      <w:r w:rsidR="00613534" w:rsidRPr="00613534">
        <w:rPr>
          <w:rFonts w:ascii="Times New Roman" w:hAnsi="Times New Roman" w:cs="Times New Roman"/>
        </w:rPr>
        <w:t>)</w:t>
      </w:r>
      <w:r w:rsidR="00613534">
        <w:rPr>
          <w:rFonts w:ascii="Times New Roman" w:hAnsi="Times New Roman" w:cs="Times New Roman"/>
        </w:rPr>
        <w:t xml:space="preserve"> was given the same prior via the hierarchical structure of the traffic-related pollutant concentrations. The revised description can be found</w:t>
      </w:r>
      <w:r w:rsidR="00CF2FF3">
        <w:rPr>
          <w:rFonts w:ascii="Times New Roman" w:hAnsi="Times New Roman" w:cs="Times New Roman"/>
        </w:rPr>
        <w:t xml:space="preserve"> in the revised manuscript </w:t>
      </w:r>
      <w:r w:rsidR="00CF2FF3" w:rsidRPr="00F30941">
        <w:rPr>
          <w:rFonts w:ascii="Times New Roman" w:hAnsi="Times New Roman" w:cs="Times New Roman"/>
          <w:highlight w:val="yellow"/>
          <w:lang w:val="en-US"/>
        </w:rPr>
        <w:t>(P. XX, Lines XX-XX):</w:t>
      </w:r>
    </w:p>
    <w:p w14:paraId="7C5794FD" w14:textId="77777777" w:rsidR="00CF2FF3" w:rsidRPr="00F30941" w:rsidRDefault="00CF2FF3" w:rsidP="00CF2FF3">
      <w:pPr>
        <w:jc w:val="both"/>
        <w:rPr>
          <w:rFonts w:ascii="Times New Roman" w:hAnsi="Times New Roman" w:cs="Times New Roman"/>
          <w:lang w:val="en-US"/>
        </w:rPr>
      </w:pPr>
    </w:p>
    <w:p w14:paraId="46FBBB73" w14:textId="77777777" w:rsidR="00CF2FF3" w:rsidRPr="00C94E4A" w:rsidRDefault="00CF2FF3" w:rsidP="00CF2FF3">
      <w:pPr>
        <w:jc w:val="both"/>
        <w:rPr>
          <w:rFonts w:ascii="Times New Roman" w:hAnsi="Times New Roman" w:cs="Times New Roman"/>
        </w:rPr>
      </w:pPr>
      <w:r w:rsidRPr="00F30941">
        <w:rPr>
          <w:rFonts w:ascii="Times New Roman" w:hAnsi="Times New Roman" w:cs="Times New Roman"/>
          <w:i/>
          <w:iCs/>
          <w:highlight w:val="yellow"/>
        </w:rPr>
        <w:t>[[[QUOTE]]]</w:t>
      </w:r>
    </w:p>
    <w:p w14:paraId="79983D3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7) Results, page 11: Why are only 5-year average exposures presented in the results section? Please provide more justification or present the 1- and 10-year data as well in the main tables/figures.</w:t>
      </w:r>
    </w:p>
    <w:p w14:paraId="0CCF4117" w14:textId="77777777" w:rsidR="00ED23D1" w:rsidRPr="00C94E4A" w:rsidRDefault="00ED23D1" w:rsidP="00B45B6C">
      <w:pPr>
        <w:jc w:val="both"/>
        <w:rPr>
          <w:rFonts w:ascii="Times New Roman" w:hAnsi="Times New Roman" w:cs="Times New Roman"/>
          <w:b/>
          <w:bCs/>
        </w:rPr>
      </w:pPr>
    </w:p>
    <w:p w14:paraId="00521685" w14:textId="77777777" w:rsidR="00AD30E6" w:rsidRPr="00F30941" w:rsidRDefault="00D92DC0" w:rsidP="00AD30E6">
      <w:pPr>
        <w:jc w:val="both"/>
        <w:rPr>
          <w:rFonts w:ascii="Times New Roman" w:hAnsi="Times New Roman" w:cs="Times New Roman"/>
        </w:rPr>
      </w:pPr>
      <w:r>
        <w:rPr>
          <w:rFonts w:ascii="Times New Roman" w:hAnsi="Times New Roman" w:cs="Times New Roman"/>
        </w:rPr>
        <w:t xml:space="preserve">We provide the 5-year average exposures as the main results here because </w:t>
      </w:r>
      <w:r w:rsidR="00F34386">
        <w:rPr>
          <w:rFonts w:ascii="Times New Roman" w:hAnsi="Times New Roman" w:cs="Times New Roman"/>
        </w:rPr>
        <w:t xml:space="preserve">a 5-year average exposure is a balance between most recent exposure as well as </w:t>
      </w:r>
      <w:r w:rsidR="008F5878">
        <w:rPr>
          <w:rFonts w:ascii="Times New Roman" w:hAnsi="Times New Roman" w:cs="Times New Roman"/>
        </w:rPr>
        <w:t xml:space="preserve">long-term concentration. </w:t>
      </w:r>
      <w:r w:rsidR="00AD30E6">
        <w:rPr>
          <w:rFonts w:ascii="Times New Roman" w:hAnsi="Times New Roman" w:cs="Times New Roman"/>
        </w:rPr>
        <w:t xml:space="preserve">We have clarified this in the revised manuscript </w:t>
      </w:r>
      <w:r w:rsidR="00AD30E6" w:rsidRPr="00F30941">
        <w:rPr>
          <w:rFonts w:ascii="Times New Roman" w:hAnsi="Times New Roman" w:cs="Times New Roman"/>
          <w:highlight w:val="yellow"/>
          <w:lang w:val="en-US"/>
        </w:rPr>
        <w:t>(P. XX, Lines XX-XX):</w:t>
      </w:r>
    </w:p>
    <w:p w14:paraId="683695F9" w14:textId="77777777" w:rsidR="00AD30E6" w:rsidRPr="00F30941" w:rsidRDefault="00AD30E6" w:rsidP="00AD30E6">
      <w:pPr>
        <w:jc w:val="both"/>
        <w:rPr>
          <w:rFonts w:ascii="Times New Roman" w:hAnsi="Times New Roman" w:cs="Times New Roman"/>
          <w:lang w:val="en-US"/>
        </w:rPr>
      </w:pPr>
    </w:p>
    <w:p w14:paraId="0600B4AC" w14:textId="0DE79F2C" w:rsidR="00ED23D1" w:rsidRPr="00C94E4A" w:rsidRDefault="00AD30E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83399C7"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br/>
        <w:t>8) Results, page 12: Please provide more discussion of the protective effect of NOX and CO. How does this effect the null joint effect of NOX, CO, and EC?</w:t>
      </w:r>
    </w:p>
    <w:p w14:paraId="2DB810DB" w14:textId="77777777" w:rsidR="00ED23D1" w:rsidRPr="00C94E4A" w:rsidRDefault="00ED23D1" w:rsidP="00B45B6C">
      <w:pPr>
        <w:jc w:val="both"/>
        <w:rPr>
          <w:rFonts w:ascii="Times New Roman" w:hAnsi="Times New Roman" w:cs="Times New Roman"/>
          <w:b/>
          <w:bCs/>
        </w:rPr>
      </w:pPr>
    </w:p>
    <w:p w14:paraId="6D84A6D7" w14:textId="77777777" w:rsidR="007559BE" w:rsidRPr="00F30941" w:rsidRDefault="00B22BA1" w:rsidP="007559BE">
      <w:pPr>
        <w:jc w:val="both"/>
        <w:rPr>
          <w:rFonts w:ascii="Times New Roman" w:hAnsi="Times New Roman" w:cs="Times New Roman"/>
        </w:rPr>
      </w:pPr>
      <w:r>
        <w:rPr>
          <w:rFonts w:ascii="Times New Roman" w:hAnsi="Times New Roman" w:cs="Times New Roman"/>
        </w:rPr>
        <w:t>While the point estimate</w:t>
      </w:r>
      <w:r w:rsidR="007559BE">
        <w:rPr>
          <w:rFonts w:ascii="Times New Roman" w:hAnsi="Times New Roman" w:cs="Times New Roman"/>
        </w:rPr>
        <w:t>s</w:t>
      </w:r>
      <w:r>
        <w:rPr>
          <w:rFonts w:ascii="Times New Roman" w:hAnsi="Times New Roman" w:cs="Times New Roman"/>
        </w:rPr>
        <w:t xml:space="preserve"> of the </w:t>
      </w:r>
      <w:r w:rsidR="007A26E2">
        <w:rPr>
          <w:rFonts w:ascii="Times New Roman" w:hAnsi="Times New Roman" w:cs="Times New Roman"/>
        </w:rPr>
        <w:t xml:space="preserve">association of ALS and </w:t>
      </w:r>
      <w:r w:rsidR="00EA41A5">
        <w:rPr>
          <w:rFonts w:ascii="Times New Roman" w:hAnsi="Times New Roman" w:cs="Times New Roman"/>
        </w:rPr>
        <w:t xml:space="preserve">standard deviation increase for </w:t>
      </w:r>
      <w:r>
        <w:rPr>
          <w:rFonts w:ascii="Times New Roman" w:hAnsi="Times New Roman" w:cs="Times New Roman"/>
        </w:rPr>
        <w:t xml:space="preserve">NOx and CO </w:t>
      </w:r>
      <w:r w:rsidR="007559BE">
        <w:rPr>
          <w:rFonts w:ascii="Times New Roman" w:hAnsi="Times New Roman" w:cs="Times New Roman"/>
        </w:rPr>
        <w:t xml:space="preserve">are less than 0, the credible intervals overlap with the null. We discuss further why this might be in the Discussion of the revised manuscript </w:t>
      </w:r>
      <w:r w:rsidR="007559BE" w:rsidRPr="00F30941">
        <w:rPr>
          <w:rFonts w:ascii="Times New Roman" w:hAnsi="Times New Roman" w:cs="Times New Roman"/>
          <w:highlight w:val="yellow"/>
          <w:lang w:val="en-US"/>
        </w:rPr>
        <w:t>(P. XX, Lines XX-XX):</w:t>
      </w:r>
    </w:p>
    <w:p w14:paraId="15017F44" w14:textId="77777777" w:rsidR="007559BE" w:rsidRPr="00F30941" w:rsidRDefault="007559BE" w:rsidP="007559BE">
      <w:pPr>
        <w:jc w:val="both"/>
        <w:rPr>
          <w:rFonts w:ascii="Times New Roman" w:hAnsi="Times New Roman" w:cs="Times New Roman"/>
          <w:lang w:val="en-US"/>
        </w:rPr>
      </w:pPr>
    </w:p>
    <w:p w14:paraId="096B5AE2" w14:textId="0F8089FA" w:rsidR="00ED23D1" w:rsidRPr="00C94E4A" w:rsidRDefault="007559B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10D396A"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9) Results, page 12, line 46: Please provide correlation coefficient for ozone and other pollutants.</w:t>
      </w:r>
    </w:p>
    <w:p w14:paraId="02CFD8B4" w14:textId="77777777" w:rsidR="00ED23D1" w:rsidRPr="00C94E4A" w:rsidRDefault="00ED23D1" w:rsidP="00B45B6C">
      <w:pPr>
        <w:jc w:val="both"/>
        <w:rPr>
          <w:rFonts w:ascii="Times New Roman" w:hAnsi="Times New Roman" w:cs="Times New Roman"/>
          <w:b/>
          <w:bCs/>
        </w:rPr>
      </w:pPr>
    </w:p>
    <w:p w14:paraId="71E5EEC1" w14:textId="48868FE9" w:rsidR="00493D7F" w:rsidRPr="00F30941" w:rsidRDefault="00493D7F" w:rsidP="00493D7F">
      <w:pPr>
        <w:jc w:val="both"/>
        <w:rPr>
          <w:rFonts w:ascii="Times New Roman" w:hAnsi="Times New Roman" w:cs="Times New Roman"/>
        </w:rPr>
      </w:pPr>
      <w:r>
        <w:rPr>
          <w:rFonts w:ascii="Times New Roman" w:hAnsi="Times New Roman" w:cs="Times New Roman"/>
        </w:rPr>
        <w:t xml:space="preserve">We now provide the correlation co-efficient for ozone and other pollutants here in the revised manuscript </w:t>
      </w:r>
      <w:r w:rsidRPr="00F30941">
        <w:rPr>
          <w:rFonts w:ascii="Times New Roman" w:hAnsi="Times New Roman" w:cs="Times New Roman"/>
          <w:highlight w:val="yellow"/>
          <w:lang w:val="en-US"/>
        </w:rPr>
        <w:t>(P. XX, Lines XX-XX):</w:t>
      </w:r>
    </w:p>
    <w:p w14:paraId="1D05508F" w14:textId="77777777" w:rsidR="00493D7F" w:rsidRPr="00F30941" w:rsidRDefault="00493D7F" w:rsidP="00493D7F">
      <w:pPr>
        <w:jc w:val="both"/>
        <w:rPr>
          <w:rFonts w:ascii="Times New Roman" w:hAnsi="Times New Roman" w:cs="Times New Roman"/>
          <w:lang w:val="en-US"/>
        </w:rPr>
      </w:pPr>
    </w:p>
    <w:p w14:paraId="6FF04DE5" w14:textId="77777777" w:rsidR="00493D7F" w:rsidRPr="00C94E4A" w:rsidRDefault="00493D7F" w:rsidP="00493D7F">
      <w:pPr>
        <w:jc w:val="both"/>
        <w:rPr>
          <w:rFonts w:ascii="Times New Roman" w:hAnsi="Times New Roman" w:cs="Times New Roman"/>
        </w:rPr>
      </w:pPr>
      <w:r w:rsidRPr="00F30941">
        <w:rPr>
          <w:rFonts w:ascii="Times New Roman" w:hAnsi="Times New Roman" w:cs="Times New Roman"/>
          <w:i/>
          <w:iCs/>
          <w:highlight w:val="yellow"/>
        </w:rPr>
        <w:t>[[[QUOTE]]]</w:t>
      </w:r>
    </w:p>
    <w:p w14:paraId="19E38C99"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0) Results, page 13, line 9: Can the authors also provide posterior probability for the null?</w:t>
      </w:r>
    </w:p>
    <w:p w14:paraId="05EBA5A3" w14:textId="77777777" w:rsidR="00ED23D1" w:rsidRPr="00C94E4A" w:rsidRDefault="00ED23D1" w:rsidP="00B45B6C">
      <w:pPr>
        <w:jc w:val="both"/>
        <w:rPr>
          <w:rFonts w:ascii="Times New Roman" w:hAnsi="Times New Roman" w:cs="Times New Roman"/>
          <w:b/>
          <w:bCs/>
        </w:rPr>
      </w:pPr>
    </w:p>
    <w:p w14:paraId="65253929" w14:textId="77777777" w:rsidR="00AC0CDE" w:rsidRPr="00F30941" w:rsidRDefault="006D1D65" w:rsidP="00AC0CDE">
      <w:pPr>
        <w:jc w:val="both"/>
        <w:rPr>
          <w:rFonts w:ascii="Times New Roman" w:hAnsi="Times New Roman" w:cs="Times New Roman"/>
        </w:rPr>
      </w:pPr>
      <w:r>
        <w:rPr>
          <w:rFonts w:ascii="Times New Roman" w:hAnsi="Times New Roman" w:cs="Times New Roman"/>
        </w:rPr>
        <w:t>The posterior probability is the amount of the marginal</w:t>
      </w:r>
      <w:r w:rsidR="00461240">
        <w:rPr>
          <w:rFonts w:ascii="Times New Roman" w:hAnsi="Times New Roman" w:cs="Times New Roman"/>
        </w:rPr>
        <w:t xml:space="preserve"> of the co-efficient of interest which is above the null. Therefore a 50% probability means it is as likely as not that the </w:t>
      </w:r>
      <w:r w:rsidR="007D4678">
        <w:rPr>
          <w:rFonts w:ascii="Times New Roman" w:hAnsi="Times New Roman" w:cs="Times New Roman"/>
        </w:rPr>
        <w:t xml:space="preserve">marginal is null. </w:t>
      </w:r>
      <w:r w:rsidR="00F06D8F">
        <w:rPr>
          <w:rFonts w:ascii="Times New Roman" w:hAnsi="Times New Roman" w:cs="Times New Roman"/>
        </w:rPr>
        <w:t>We clarify this in the text with a further exposition of what various posterior probabilities mean</w:t>
      </w:r>
      <w:r w:rsidR="00AC0CDE">
        <w:rPr>
          <w:rFonts w:ascii="Times New Roman" w:hAnsi="Times New Roman" w:cs="Times New Roman"/>
        </w:rPr>
        <w:t xml:space="preserve"> </w:t>
      </w:r>
      <w:r w:rsidR="00AC0CDE" w:rsidRPr="00F30941">
        <w:rPr>
          <w:rFonts w:ascii="Times New Roman" w:hAnsi="Times New Roman" w:cs="Times New Roman"/>
          <w:highlight w:val="yellow"/>
          <w:lang w:val="en-US"/>
        </w:rPr>
        <w:t>(P. XX, Lines XX-XX):</w:t>
      </w:r>
    </w:p>
    <w:p w14:paraId="600ED72C" w14:textId="77777777" w:rsidR="00AC0CDE" w:rsidRPr="00F30941" w:rsidRDefault="00AC0CDE" w:rsidP="00AC0CDE">
      <w:pPr>
        <w:jc w:val="both"/>
        <w:rPr>
          <w:rFonts w:ascii="Times New Roman" w:hAnsi="Times New Roman" w:cs="Times New Roman"/>
          <w:lang w:val="en-US"/>
        </w:rPr>
      </w:pPr>
    </w:p>
    <w:p w14:paraId="3C3E0062" w14:textId="6E927074" w:rsidR="00ED23D1" w:rsidRPr="00C94E4A" w:rsidRDefault="00AC0CDE" w:rsidP="00B45B6C">
      <w:pPr>
        <w:jc w:val="both"/>
        <w:rPr>
          <w:rFonts w:ascii="Times New Roman" w:hAnsi="Times New Roman" w:cs="Times New Roman"/>
        </w:rPr>
      </w:pPr>
      <w:r w:rsidRPr="00F30941">
        <w:rPr>
          <w:rFonts w:ascii="Times New Roman" w:hAnsi="Times New Roman" w:cs="Times New Roman"/>
          <w:i/>
          <w:iCs/>
          <w:highlight w:val="yellow"/>
        </w:rPr>
        <w:t>[[[QUOTE]]]</w:t>
      </w:r>
    </w:p>
    <w:p w14:paraId="1C25911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1) Results page 13, line 22: "(eFigure 1) resulted in positive associations for each of EC, NOx, CO, with positive associations for non-EC PM2.5 in all but the model with EC." Is eFigure 1 the correct figure? eFigure 1 shows protective effects for all but EC.</w:t>
      </w:r>
    </w:p>
    <w:p w14:paraId="739CA0F6" w14:textId="77777777" w:rsidR="00ED23D1" w:rsidRPr="00C94E4A" w:rsidRDefault="00ED23D1" w:rsidP="00B45B6C">
      <w:pPr>
        <w:jc w:val="both"/>
        <w:rPr>
          <w:rFonts w:ascii="Times New Roman" w:hAnsi="Times New Roman" w:cs="Times New Roman"/>
          <w:b/>
          <w:bCs/>
        </w:rPr>
      </w:pPr>
    </w:p>
    <w:p w14:paraId="7967342F" w14:textId="77777777" w:rsidR="00475C8D" w:rsidRPr="00F30941" w:rsidRDefault="007731B8" w:rsidP="00475C8D">
      <w:pPr>
        <w:jc w:val="both"/>
        <w:rPr>
          <w:rFonts w:ascii="Times New Roman" w:hAnsi="Times New Roman" w:cs="Times New Roman"/>
        </w:rPr>
      </w:pPr>
      <w:r>
        <w:rPr>
          <w:rFonts w:ascii="Times New Roman" w:hAnsi="Times New Roman" w:cs="Times New Roman"/>
        </w:rPr>
        <w:t xml:space="preserve">We have clarified that we are only referring to the single pollutant </w:t>
      </w:r>
      <w:r w:rsidR="00475C8D">
        <w:rPr>
          <w:rFonts w:ascii="Times New Roman" w:hAnsi="Times New Roman" w:cs="Times New Roman"/>
        </w:rPr>
        <w:t xml:space="preserve">models D, E and F in eFigure 1 in the revised manuscript </w:t>
      </w:r>
      <w:r w:rsidR="00475C8D" w:rsidRPr="00F30941">
        <w:rPr>
          <w:rFonts w:ascii="Times New Roman" w:hAnsi="Times New Roman" w:cs="Times New Roman"/>
          <w:highlight w:val="yellow"/>
          <w:lang w:val="en-US"/>
        </w:rPr>
        <w:t>(P. XX, Lines XX-XX):</w:t>
      </w:r>
    </w:p>
    <w:p w14:paraId="0749DBB9" w14:textId="77777777" w:rsidR="00475C8D" w:rsidRPr="00F30941" w:rsidRDefault="00475C8D" w:rsidP="00475C8D">
      <w:pPr>
        <w:jc w:val="both"/>
        <w:rPr>
          <w:rFonts w:ascii="Times New Roman" w:hAnsi="Times New Roman" w:cs="Times New Roman"/>
          <w:lang w:val="en-US"/>
        </w:rPr>
      </w:pPr>
    </w:p>
    <w:p w14:paraId="5E048D6B" w14:textId="48D26ED9" w:rsidR="007731B8" w:rsidRDefault="00475C8D" w:rsidP="00B45B6C">
      <w:pPr>
        <w:jc w:val="both"/>
        <w:rPr>
          <w:rFonts w:ascii="Times New Roman" w:hAnsi="Times New Roman" w:cs="Times New Roman"/>
        </w:rPr>
      </w:pPr>
      <w:r w:rsidRPr="00F30941">
        <w:rPr>
          <w:rFonts w:ascii="Times New Roman" w:hAnsi="Times New Roman" w:cs="Times New Roman"/>
          <w:i/>
          <w:iCs/>
          <w:highlight w:val="yellow"/>
        </w:rPr>
        <w:t>[[[QUOTE]]]</w:t>
      </w:r>
    </w:p>
    <w:p w14:paraId="68DB168F" w14:textId="6EF8E8B6"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2) Discussion, page 13, line 38: Authors state that they found an average increase in concentration of traffic-related pollutants was associated with and increase in odds of ALS. Though only EC showed a positive association and joint effect was null?</w:t>
      </w:r>
    </w:p>
    <w:p w14:paraId="0B3FDE7D" w14:textId="77777777" w:rsidR="00ED23D1" w:rsidRPr="00C94E4A" w:rsidRDefault="00ED23D1" w:rsidP="00B45B6C">
      <w:pPr>
        <w:jc w:val="both"/>
        <w:rPr>
          <w:rFonts w:ascii="Times New Roman" w:hAnsi="Times New Roman" w:cs="Times New Roman"/>
          <w:b/>
          <w:bCs/>
        </w:rPr>
      </w:pPr>
    </w:p>
    <w:p w14:paraId="4C1C844C" w14:textId="77777777" w:rsidR="0085513B" w:rsidRPr="00F30941" w:rsidRDefault="0085513B" w:rsidP="0085513B">
      <w:pPr>
        <w:jc w:val="both"/>
        <w:rPr>
          <w:rFonts w:ascii="Times New Roman" w:hAnsi="Times New Roman" w:cs="Times New Roman"/>
        </w:rPr>
      </w:pPr>
      <w:r>
        <w:rPr>
          <w:rFonts w:ascii="Times New Roman" w:hAnsi="Times New Roman" w:cs="Times New Roman"/>
        </w:rPr>
        <w:t xml:space="preserve">We have clarified that we are referring to the joint association here </w:t>
      </w:r>
      <w:r w:rsidRPr="00F30941">
        <w:rPr>
          <w:rFonts w:ascii="Times New Roman" w:hAnsi="Times New Roman" w:cs="Times New Roman"/>
          <w:highlight w:val="yellow"/>
          <w:lang w:val="en-US"/>
        </w:rPr>
        <w:t>(P. XX, Lines XX-XX):</w:t>
      </w:r>
    </w:p>
    <w:p w14:paraId="7D0C4321" w14:textId="77777777" w:rsidR="0085513B" w:rsidRPr="00F30941" w:rsidRDefault="0085513B" w:rsidP="0085513B">
      <w:pPr>
        <w:jc w:val="both"/>
        <w:rPr>
          <w:rFonts w:ascii="Times New Roman" w:hAnsi="Times New Roman" w:cs="Times New Roman"/>
          <w:lang w:val="en-US"/>
        </w:rPr>
      </w:pPr>
    </w:p>
    <w:p w14:paraId="2C471663" w14:textId="7E34BA70" w:rsidR="00ED23D1" w:rsidRPr="00C94E4A" w:rsidRDefault="0085513B" w:rsidP="00B45B6C">
      <w:pPr>
        <w:jc w:val="both"/>
        <w:rPr>
          <w:rFonts w:ascii="Times New Roman" w:hAnsi="Times New Roman" w:cs="Times New Roman"/>
        </w:rPr>
      </w:pPr>
      <w:r w:rsidRPr="00F30941">
        <w:rPr>
          <w:rFonts w:ascii="Times New Roman" w:hAnsi="Times New Roman" w:cs="Times New Roman"/>
          <w:i/>
          <w:iCs/>
          <w:highlight w:val="yellow"/>
        </w:rPr>
        <w:t>[[[QUOTE]]]</w:t>
      </w:r>
    </w:p>
    <w:p w14:paraId="35ECCFEB"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553538">
        <w:rPr>
          <w:rFonts w:ascii="Times New Roman" w:hAnsi="Times New Roman" w:cs="Times New Roman"/>
          <w:b/>
          <w:bCs/>
          <w:highlight w:val="cyan"/>
        </w:rPr>
        <w:t>13) Discussion, page 14, line 48: If EC and NOX are so highly correlated why are their associations with ALS so different?</w:t>
      </w:r>
    </w:p>
    <w:p w14:paraId="3A348467" w14:textId="77777777" w:rsidR="00ED23D1" w:rsidRPr="00C94E4A" w:rsidRDefault="00ED23D1" w:rsidP="00B45B6C">
      <w:pPr>
        <w:jc w:val="both"/>
        <w:rPr>
          <w:rFonts w:ascii="Times New Roman" w:hAnsi="Times New Roman" w:cs="Times New Roman"/>
          <w:b/>
          <w:bCs/>
        </w:rPr>
      </w:pPr>
    </w:p>
    <w:p w14:paraId="0BC8394A" w14:textId="77777777" w:rsidR="00ED23D1" w:rsidRPr="00C94E4A" w:rsidRDefault="00ED23D1" w:rsidP="00B45B6C">
      <w:pPr>
        <w:jc w:val="both"/>
        <w:rPr>
          <w:rFonts w:ascii="Times New Roman" w:hAnsi="Times New Roman" w:cs="Times New Roman"/>
        </w:rPr>
      </w:pPr>
      <w:r w:rsidRPr="00C94E4A">
        <w:rPr>
          <w:rFonts w:ascii="Times New Roman" w:hAnsi="Times New Roman" w:cs="Times New Roman"/>
          <w:highlight w:val="yellow"/>
        </w:rPr>
        <w:t>XX</w:t>
      </w:r>
    </w:p>
    <w:p w14:paraId="14F0737E"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br/>
      </w:r>
      <w:r w:rsidRPr="00AF2335">
        <w:rPr>
          <w:rFonts w:ascii="Times New Roman" w:hAnsi="Times New Roman" w:cs="Times New Roman"/>
          <w:b/>
          <w:bCs/>
          <w:highlight w:val="cyan"/>
        </w:rPr>
        <w:t>14) Discussion, page 14, line 58: the 1-year estimate may be the most robust to exposure misclassification, provide more justification for why it may be the most relevant exposure window.</w:t>
      </w:r>
    </w:p>
    <w:p w14:paraId="69674906" w14:textId="77777777" w:rsidR="00ED23D1" w:rsidRPr="00C94E4A" w:rsidRDefault="00ED23D1" w:rsidP="00B45B6C">
      <w:pPr>
        <w:jc w:val="both"/>
        <w:rPr>
          <w:rFonts w:ascii="Times New Roman" w:hAnsi="Times New Roman" w:cs="Times New Roman"/>
          <w:b/>
          <w:bCs/>
        </w:rPr>
      </w:pPr>
    </w:p>
    <w:p w14:paraId="3A694911" w14:textId="77777777" w:rsidR="00ED23D1" w:rsidRPr="00C94E4A" w:rsidRDefault="00ED23D1" w:rsidP="00B45B6C">
      <w:pPr>
        <w:jc w:val="both"/>
        <w:rPr>
          <w:rFonts w:ascii="Times New Roman" w:hAnsi="Times New Roman" w:cs="Times New Roman"/>
        </w:rPr>
      </w:pPr>
      <w:r w:rsidRPr="00C94E4A">
        <w:rPr>
          <w:rFonts w:ascii="Times New Roman" w:hAnsi="Times New Roman" w:cs="Times New Roman"/>
          <w:highlight w:val="yellow"/>
        </w:rPr>
        <w:t>XX</w:t>
      </w:r>
    </w:p>
    <w:p w14:paraId="4505C4E5"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5) Please include justification for use of the Bayesian hierarchical model, as opposed to other mixture modeling methods (Bayesian kernel machine regression, etc.) that are more established.</w:t>
      </w:r>
    </w:p>
    <w:p w14:paraId="2C1AF894" w14:textId="77777777" w:rsidR="00ED23D1" w:rsidRPr="00C94E4A" w:rsidRDefault="00ED23D1" w:rsidP="00B45B6C">
      <w:pPr>
        <w:jc w:val="both"/>
        <w:rPr>
          <w:rFonts w:ascii="Times New Roman" w:hAnsi="Times New Roman" w:cs="Times New Roman"/>
          <w:b/>
          <w:bCs/>
        </w:rPr>
      </w:pPr>
    </w:p>
    <w:p w14:paraId="21AB01F4" w14:textId="65A838A3" w:rsidR="005149D6" w:rsidRPr="00F30941" w:rsidRDefault="005149D6" w:rsidP="005149D6">
      <w:pPr>
        <w:jc w:val="both"/>
        <w:rPr>
          <w:rFonts w:ascii="Times New Roman" w:hAnsi="Times New Roman" w:cs="Times New Roman"/>
        </w:rPr>
      </w:pPr>
      <w:r>
        <w:rPr>
          <w:rFonts w:ascii="Times New Roman" w:hAnsi="Times New Roman" w:cs="Times New Roman"/>
        </w:rPr>
        <w:t xml:space="preserve">Other mixture methods, including Bayesian kernel machine regression, are not </w:t>
      </w:r>
      <w:r w:rsidR="002A6E8C">
        <w:rPr>
          <w:rFonts w:ascii="Times New Roman" w:hAnsi="Times New Roman" w:cs="Times New Roman"/>
        </w:rPr>
        <w:t xml:space="preserve">currently </w:t>
      </w:r>
      <w:r>
        <w:rPr>
          <w:rFonts w:ascii="Times New Roman" w:hAnsi="Times New Roman" w:cs="Times New Roman"/>
        </w:rPr>
        <w:t xml:space="preserve">available for case-control studies. We have clarified this in the future research paragraph in the revised manuscript </w:t>
      </w:r>
      <w:r w:rsidRPr="00F30941">
        <w:rPr>
          <w:rFonts w:ascii="Times New Roman" w:hAnsi="Times New Roman" w:cs="Times New Roman"/>
          <w:highlight w:val="yellow"/>
          <w:lang w:val="en-US"/>
        </w:rPr>
        <w:t>(P. XX, Lines XX-XX):</w:t>
      </w:r>
    </w:p>
    <w:p w14:paraId="3876A756" w14:textId="77777777" w:rsidR="005149D6" w:rsidRPr="00F30941" w:rsidRDefault="005149D6" w:rsidP="005149D6">
      <w:pPr>
        <w:jc w:val="both"/>
        <w:rPr>
          <w:rFonts w:ascii="Times New Roman" w:hAnsi="Times New Roman" w:cs="Times New Roman"/>
          <w:lang w:val="en-US"/>
        </w:rPr>
      </w:pPr>
    </w:p>
    <w:p w14:paraId="21BF0D79" w14:textId="4A78B77C" w:rsidR="00ED23D1" w:rsidRPr="00C94E4A" w:rsidRDefault="005149D6" w:rsidP="00B45B6C">
      <w:pPr>
        <w:jc w:val="both"/>
        <w:rPr>
          <w:rFonts w:ascii="Times New Roman" w:hAnsi="Times New Roman" w:cs="Times New Roman"/>
        </w:rPr>
      </w:pPr>
      <w:r w:rsidRPr="00F30941">
        <w:rPr>
          <w:rFonts w:ascii="Times New Roman" w:hAnsi="Times New Roman" w:cs="Times New Roman"/>
          <w:i/>
          <w:iCs/>
          <w:highlight w:val="yellow"/>
        </w:rPr>
        <w:t>[[[QUOTE]]]</w:t>
      </w:r>
    </w:p>
    <w:p w14:paraId="4C4EB308"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16) Figure 1. Please provide figure for 1-, and 10-year exposure estimates.</w:t>
      </w:r>
    </w:p>
    <w:p w14:paraId="17E8E1F2" w14:textId="77777777" w:rsidR="00ED23D1" w:rsidRPr="00C94E4A" w:rsidRDefault="00ED23D1" w:rsidP="00B45B6C">
      <w:pPr>
        <w:jc w:val="both"/>
        <w:rPr>
          <w:rFonts w:ascii="Times New Roman" w:hAnsi="Times New Roman" w:cs="Times New Roman"/>
          <w:b/>
          <w:bCs/>
        </w:rPr>
      </w:pPr>
    </w:p>
    <w:p w14:paraId="5C30CC25" w14:textId="26B490CA" w:rsidR="00ED23D1" w:rsidRPr="00C94E4A" w:rsidRDefault="00311180" w:rsidP="00B45B6C">
      <w:pPr>
        <w:jc w:val="both"/>
        <w:rPr>
          <w:rFonts w:ascii="Times New Roman" w:hAnsi="Times New Roman" w:cs="Times New Roman"/>
        </w:rPr>
      </w:pPr>
      <w:r>
        <w:rPr>
          <w:rFonts w:ascii="Times New Roman" w:hAnsi="Times New Roman" w:cs="Times New Roman"/>
        </w:rPr>
        <w:t>We now provide eFigures XX and XX to display the correlations of the 1- and 10-year exposure estimates.</w:t>
      </w:r>
    </w:p>
    <w:p w14:paraId="487F9B07" w14:textId="77777777" w:rsidR="00ED23D1"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r>
      <w:r w:rsidRPr="00E40B27">
        <w:rPr>
          <w:rFonts w:ascii="Times New Roman" w:hAnsi="Times New Roman" w:cs="Times New Roman"/>
          <w:b/>
          <w:bCs/>
          <w:highlight w:val="cyan"/>
        </w:rPr>
        <w:t>17) Table 1. SES group 9, why were unemployed and unclassified grouped together?</w:t>
      </w:r>
    </w:p>
    <w:p w14:paraId="44DAAE8F" w14:textId="77777777" w:rsidR="00ED23D1" w:rsidRPr="00C94E4A" w:rsidRDefault="00ED23D1" w:rsidP="00B45B6C">
      <w:pPr>
        <w:jc w:val="both"/>
        <w:rPr>
          <w:rFonts w:ascii="Times New Roman" w:hAnsi="Times New Roman" w:cs="Times New Roman"/>
          <w:b/>
          <w:bCs/>
        </w:rPr>
      </w:pPr>
    </w:p>
    <w:p w14:paraId="14678536" w14:textId="5A57818B" w:rsidR="00ED23D1" w:rsidRPr="00C94E4A" w:rsidRDefault="008167E4" w:rsidP="00B45B6C">
      <w:pPr>
        <w:jc w:val="both"/>
        <w:rPr>
          <w:rFonts w:ascii="Times New Roman" w:hAnsi="Times New Roman" w:cs="Times New Roman"/>
        </w:rPr>
      </w:pPr>
      <w:r>
        <w:rPr>
          <w:rFonts w:ascii="Times New Roman" w:hAnsi="Times New Roman" w:cs="Times New Roman"/>
        </w:rPr>
        <w:t xml:space="preserve">We included this group </w:t>
      </w:r>
      <w:r w:rsidR="00923FA8">
        <w:rPr>
          <w:rFonts w:ascii="Times New Roman" w:hAnsi="Times New Roman" w:cs="Times New Roman"/>
        </w:rPr>
        <w:t>together, and</w:t>
      </w:r>
      <w:r>
        <w:rPr>
          <w:rFonts w:ascii="Times New Roman" w:hAnsi="Times New Roman" w:cs="Times New Roman"/>
        </w:rPr>
        <w:t xml:space="preserve"> it was all other people which fell outside of the five main groups. </w:t>
      </w:r>
      <w:r w:rsidR="005112D0">
        <w:rPr>
          <w:rFonts w:ascii="Times New Roman" w:hAnsi="Times New Roman" w:cs="Times New Roman"/>
        </w:rPr>
        <w:t>Those unclassified were likely to be unemployed.</w:t>
      </w:r>
    </w:p>
    <w:p w14:paraId="57CBD0D7" w14:textId="77777777" w:rsidR="007636A2" w:rsidRDefault="00CE7300" w:rsidP="00B45B6C">
      <w:pPr>
        <w:jc w:val="both"/>
        <w:rPr>
          <w:rFonts w:ascii="Times New Roman" w:hAnsi="Times New Roman" w:cs="Times New Roman"/>
          <w:b/>
          <w:bCs/>
        </w:rPr>
      </w:pPr>
      <w:r w:rsidRPr="00C94E4A">
        <w:rPr>
          <w:rFonts w:ascii="Times New Roman" w:hAnsi="Times New Roman" w:cs="Times New Roman"/>
          <w:b/>
          <w:bCs/>
        </w:rPr>
        <w:br/>
        <w:t>Minor Comments</w:t>
      </w:r>
    </w:p>
    <w:p w14:paraId="63125DA7" w14:textId="690DF70E"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t>1) Throughout the paper there is inconsistent use of the abbreviation SD for standard deviation.</w:t>
      </w:r>
    </w:p>
    <w:p w14:paraId="561F04E4" w14:textId="77777777" w:rsidR="00632B1A" w:rsidRPr="00C94E4A" w:rsidRDefault="00632B1A" w:rsidP="00B45B6C">
      <w:pPr>
        <w:jc w:val="both"/>
        <w:rPr>
          <w:rFonts w:ascii="Times New Roman" w:hAnsi="Times New Roman" w:cs="Times New Roman"/>
          <w:b/>
          <w:bCs/>
        </w:rPr>
      </w:pPr>
    </w:p>
    <w:p w14:paraId="7F0B8FE4" w14:textId="77777777"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t>XX</w:t>
      </w:r>
    </w:p>
    <w:p w14:paraId="75C5C43D"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2) Introduction, page 4, line 26: Unclear why this sentence is a contradiction.</w:t>
      </w:r>
    </w:p>
    <w:p w14:paraId="70F08E12" w14:textId="77777777" w:rsidR="00632B1A" w:rsidRPr="00C94E4A" w:rsidRDefault="00632B1A" w:rsidP="00B45B6C">
      <w:pPr>
        <w:jc w:val="both"/>
        <w:rPr>
          <w:rFonts w:ascii="Times New Roman" w:hAnsi="Times New Roman" w:cs="Times New Roman"/>
          <w:highlight w:val="yellow"/>
        </w:rPr>
      </w:pPr>
    </w:p>
    <w:p w14:paraId="3F064DDF" w14:textId="6FE64BA3"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t>XX</w:t>
      </w:r>
    </w:p>
    <w:p w14:paraId="778C25FB"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3) Methods, page 8 line 42: Authors say non-EC PM2.5 adjust for other air pollutants from other sources. This would only adjust for PM2.5 from other sources.</w:t>
      </w:r>
    </w:p>
    <w:p w14:paraId="6D7A710E" w14:textId="77777777" w:rsidR="00632B1A" w:rsidRPr="00C94E4A" w:rsidRDefault="00632B1A" w:rsidP="00B45B6C">
      <w:pPr>
        <w:jc w:val="both"/>
        <w:rPr>
          <w:rFonts w:ascii="Times New Roman" w:hAnsi="Times New Roman" w:cs="Times New Roman"/>
          <w:b/>
          <w:bCs/>
        </w:rPr>
      </w:pPr>
    </w:p>
    <w:p w14:paraId="0D500DA4" w14:textId="77777777"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t>XX</w:t>
      </w:r>
    </w:p>
    <w:p w14:paraId="40C4E8B0"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4) Methods, page 9, line 16: Model quantifies log-odds of one standard deviation increase. Please add explanation of why you chose one standard deviation increase instead of interquartile range.</w:t>
      </w:r>
    </w:p>
    <w:p w14:paraId="1E4F2F1F" w14:textId="77777777" w:rsidR="00632B1A" w:rsidRPr="00C94E4A" w:rsidRDefault="00632B1A" w:rsidP="00B45B6C">
      <w:pPr>
        <w:jc w:val="both"/>
        <w:rPr>
          <w:rFonts w:ascii="Times New Roman" w:hAnsi="Times New Roman" w:cs="Times New Roman"/>
          <w:b/>
          <w:bCs/>
        </w:rPr>
      </w:pPr>
    </w:p>
    <w:p w14:paraId="5ECF7208" w14:textId="77777777"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t>XX</w:t>
      </w:r>
    </w:p>
    <w:p w14:paraId="2B586C16"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5) Results, page 12, line 4: Joint association of which pollutants?</w:t>
      </w:r>
    </w:p>
    <w:p w14:paraId="36EAF9FF" w14:textId="77777777" w:rsidR="00632B1A" w:rsidRPr="00C94E4A" w:rsidRDefault="00632B1A" w:rsidP="00B45B6C">
      <w:pPr>
        <w:jc w:val="both"/>
        <w:rPr>
          <w:rFonts w:ascii="Times New Roman" w:hAnsi="Times New Roman" w:cs="Times New Roman"/>
          <w:b/>
          <w:bCs/>
        </w:rPr>
      </w:pPr>
    </w:p>
    <w:p w14:paraId="6F857331" w14:textId="77777777"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lastRenderedPageBreak/>
        <w:t>XX</w:t>
      </w:r>
    </w:p>
    <w:p w14:paraId="4C8CCAEA"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6) Results, page 13, line 17: "10-year average exposure results were attenuated versions of</w:t>
      </w:r>
      <w:r w:rsidR="00632B1A" w:rsidRPr="00C94E4A">
        <w:rPr>
          <w:rFonts w:ascii="Times New Roman" w:hAnsi="Times New Roman" w:cs="Times New Roman"/>
          <w:b/>
          <w:bCs/>
        </w:rPr>
        <w:t xml:space="preserve"> </w:t>
      </w:r>
      <w:r w:rsidRPr="00C94E4A">
        <w:rPr>
          <w:rFonts w:ascii="Times New Roman" w:hAnsi="Times New Roman" w:cs="Times New Roman"/>
          <w:b/>
          <w:bCs/>
        </w:rPr>
        <w:t>the 1- and 5-year results." Wording could be improved.</w:t>
      </w:r>
    </w:p>
    <w:p w14:paraId="5D7ECA27" w14:textId="77777777" w:rsidR="00632B1A" w:rsidRPr="00C94E4A" w:rsidRDefault="00632B1A" w:rsidP="00B45B6C">
      <w:pPr>
        <w:jc w:val="both"/>
        <w:rPr>
          <w:rFonts w:ascii="Times New Roman" w:hAnsi="Times New Roman" w:cs="Times New Roman"/>
          <w:b/>
          <w:bCs/>
        </w:rPr>
      </w:pPr>
    </w:p>
    <w:p w14:paraId="641E2623" w14:textId="77777777"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t>XX</w:t>
      </w:r>
    </w:p>
    <w:p w14:paraId="5C45D5FC"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7) Results overall: eFigure 2 is not mentioned.</w:t>
      </w:r>
    </w:p>
    <w:p w14:paraId="6C3DE97F" w14:textId="77777777" w:rsidR="00632B1A" w:rsidRPr="00C94E4A" w:rsidRDefault="00632B1A" w:rsidP="00B45B6C">
      <w:pPr>
        <w:jc w:val="both"/>
        <w:rPr>
          <w:rFonts w:ascii="Times New Roman" w:hAnsi="Times New Roman" w:cs="Times New Roman"/>
          <w:b/>
          <w:bCs/>
        </w:rPr>
      </w:pPr>
    </w:p>
    <w:p w14:paraId="1E339C42" w14:textId="77777777"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t>XX</w:t>
      </w:r>
    </w:p>
    <w:p w14:paraId="039671FC" w14:textId="77777777" w:rsidR="00632B1A" w:rsidRPr="00C94E4A" w:rsidRDefault="00CE7300" w:rsidP="00B45B6C">
      <w:pPr>
        <w:jc w:val="both"/>
        <w:rPr>
          <w:rFonts w:ascii="Times New Roman" w:hAnsi="Times New Roman" w:cs="Times New Roman"/>
          <w:b/>
          <w:bCs/>
        </w:rPr>
      </w:pPr>
      <w:r w:rsidRPr="00C94E4A">
        <w:rPr>
          <w:rFonts w:ascii="Times New Roman" w:hAnsi="Times New Roman" w:cs="Times New Roman"/>
          <w:b/>
          <w:bCs/>
        </w:rPr>
        <w:br/>
        <w:t>8) Discussion, page 14, lines 29-39: If BMI is not a confounder this is unnecessary to include.</w:t>
      </w:r>
    </w:p>
    <w:p w14:paraId="2DAF53CC" w14:textId="77777777" w:rsidR="00632B1A" w:rsidRPr="00C94E4A" w:rsidRDefault="00632B1A" w:rsidP="00B45B6C">
      <w:pPr>
        <w:jc w:val="both"/>
        <w:rPr>
          <w:rFonts w:ascii="Times New Roman" w:hAnsi="Times New Roman" w:cs="Times New Roman"/>
          <w:b/>
          <w:bCs/>
        </w:rPr>
      </w:pPr>
    </w:p>
    <w:p w14:paraId="3A2E9340" w14:textId="77777777" w:rsidR="00632B1A" w:rsidRPr="00C94E4A" w:rsidRDefault="00632B1A" w:rsidP="00B45B6C">
      <w:pPr>
        <w:jc w:val="both"/>
        <w:rPr>
          <w:rFonts w:ascii="Times New Roman" w:hAnsi="Times New Roman" w:cs="Times New Roman"/>
        </w:rPr>
      </w:pPr>
      <w:r w:rsidRPr="00C94E4A">
        <w:rPr>
          <w:rFonts w:ascii="Times New Roman" w:hAnsi="Times New Roman" w:cs="Times New Roman"/>
          <w:highlight w:val="yellow"/>
        </w:rPr>
        <w:t>XX</w:t>
      </w:r>
    </w:p>
    <w:p w14:paraId="0249FC3C" w14:textId="3B9111AB" w:rsidR="00632B1A" w:rsidRDefault="00CE7300" w:rsidP="00B45B6C">
      <w:pPr>
        <w:jc w:val="both"/>
        <w:rPr>
          <w:rFonts w:ascii="Times New Roman" w:hAnsi="Times New Roman" w:cs="Times New Roman"/>
          <w:b/>
          <w:bCs/>
        </w:rPr>
      </w:pPr>
      <w:r w:rsidRPr="00C94E4A">
        <w:rPr>
          <w:rFonts w:ascii="Times New Roman" w:hAnsi="Times New Roman" w:cs="Times New Roman"/>
          <w:b/>
          <w:bCs/>
        </w:rPr>
        <w:br/>
        <w:t>9) Figure 2. Please make the point estimate dots bigger.</w:t>
      </w:r>
    </w:p>
    <w:p w14:paraId="475FA8FC" w14:textId="77777777" w:rsidR="008A0CAD" w:rsidRPr="00C94E4A" w:rsidRDefault="008A0CAD" w:rsidP="00B45B6C">
      <w:pPr>
        <w:jc w:val="both"/>
        <w:rPr>
          <w:rFonts w:ascii="Times New Roman" w:hAnsi="Times New Roman" w:cs="Times New Roman"/>
          <w:b/>
          <w:bCs/>
        </w:rPr>
      </w:pPr>
    </w:p>
    <w:p w14:paraId="6D8DD64C" w14:textId="77777777" w:rsidR="00982380" w:rsidRDefault="00632B1A"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p>
    <w:p w14:paraId="74911746" w14:textId="77777777" w:rsidR="00982380" w:rsidRDefault="00982380">
      <w:pPr>
        <w:rPr>
          <w:rFonts w:ascii="Times New Roman" w:hAnsi="Times New Roman" w:cs="Times New Roman"/>
          <w:b/>
          <w:bCs/>
        </w:rPr>
      </w:pPr>
      <w:r>
        <w:rPr>
          <w:rFonts w:ascii="Times New Roman" w:hAnsi="Times New Roman" w:cs="Times New Roman"/>
          <w:b/>
          <w:bCs/>
        </w:rPr>
        <w:br w:type="page"/>
      </w:r>
    </w:p>
    <w:p w14:paraId="634F519A" w14:textId="75631106" w:rsidR="00E85156"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Reviewer #2: Comments pasted below. The uploaded review contains a figure.</w:t>
      </w:r>
      <w:r w:rsidRPr="00C94E4A">
        <w:rPr>
          <w:rFonts w:ascii="Times New Roman" w:hAnsi="Times New Roman" w:cs="Times New Roman"/>
          <w:b/>
          <w:bCs/>
        </w:rPr>
        <w:br/>
      </w:r>
      <w:r w:rsidRPr="00C94E4A">
        <w:rPr>
          <w:rFonts w:ascii="Times New Roman" w:hAnsi="Times New Roman" w:cs="Times New Roman"/>
          <w:b/>
          <w:bCs/>
        </w:rPr>
        <w:br/>
        <w:t>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estimands, validity of the ALS measurement, and sources of confounding. My concerns follow:</w:t>
      </w:r>
    </w:p>
    <w:p w14:paraId="527E4458" w14:textId="77777777" w:rsidR="008A0CAD" w:rsidRDefault="00282596" w:rsidP="00B45B6C">
      <w:pPr>
        <w:pStyle w:val="NormalWeb"/>
        <w:jc w:val="both"/>
        <w:rPr>
          <w:b/>
          <w:bCs/>
        </w:rPr>
      </w:pPr>
      <w:r>
        <w:rPr>
          <w:rFonts w:ascii="TimesNewRomanPSMT" w:hAnsi="TimesNewRomanPSMT"/>
        </w:rPr>
        <w:t xml:space="preserve">We thank the Reviewer for the thoughtful and constructive suggestions. We have responded point-by-point to the Reviewer’s questions and comments below. </w:t>
      </w:r>
    </w:p>
    <w:p w14:paraId="7892940D" w14:textId="5110D69C" w:rsidR="004B7045" w:rsidRDefault="00CE7300" w:rsidP="00B45B6C">
      <w:pPr>
        <w:pStyle w:val="NormalWeb"/>
        <w:jc w:val="both"/>
        <w:rPr>
          <w:b/>
          <w:bCs/>
        </w:rPr>
      </w:pPr>
      <w:r w:rsidRPr="00C94E4A">
        <w:rPr>
          <w:b/>
          <w:bCs/>
        </w:rPr>
        <w:t>MAJOR</w:t>
      </w:r>
      <w:r w:rsidRPr="00C94E4A">
        <w:rPr>
          <w:b/>
          <w:bCs/>
        </w:rPr>
        <w:br/>
      </w:r>
      <w:r w:rsidRPr="00C94E4A">
        <w:rPr>
          <w:b/>
          <w:bCs/>
        </w:rPr>
        <w:br/>
        <w:t>1. The interpretive distinction between the 3 estimands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025F0011" w14:textId="77777777" w:rsidR="00803D38" w:rsidRDefault="004B7045" w:rsidP="00B45B6C">
      <w:pPr>
        <w:jc w:val="both"/>
        <w:rPr>
          <w:rFonts w:ascii="Times New Roman" w:hAnsi="Times New Roman" w:cs="Times New Roman"/>
          <w:b/>
          <w:bCs/>
        </w:rPr>
      </w:pPr>
      <w:r w:rsidRPr="00C94E4A">
        <w:rPr>
          <w:rFonts w:ascii="Times New Roman" w:hAnsi="Times New Roman" w:cs="Times New Roman"/>
          <w:highlight w:val="yellow"/>
        </w:rPr>
        <w:t>XX</w:t>
      </w:r>
      <w:r>
        <w:rPr>
          <w:rFonts w:ascii="Times New Roman" w:hAnsi="Times New Roman" w:cs="Times New Roman"/>
        </w:rPr>
        <w:br/>
      </w:r>
      <w:r w:rsidR="00CE7300" w:rsidRPr="00C94E4A">
        <w:rPr>
          <w:rFonts w:ascii="Times New Roman" w:hAnsi="Times New Roman" w:cs="Times New Roman"/>
          <w:b/>
          <w:bC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Default="00803D38" w:rsidP="00B45B6C">
      <w:pPr>
        <w:jc w:val="both"/>
        <w:rPr>
          <w:rFonts w:ascii="Times New Roman" w:hAnsi="Times New Roman" w:cs="Times New Roman"/>
          <w:b/>
          <w:bCs/>
        </w:rPr>
      </w:pPr>
    </w:p>
    <w:p w14:paraId="7815D0B3" w14:textId="70E302EB"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e.g." before some of the citations.</w:t>
      </w:r>
    </w:p>
    <w:p w14:paraId="4FF3DF24" w14:textId="77777777" w:rsidR="008C1862" w:rsidRDefault="008C1862" w:rsidP="00B45B6C">
      <w:pPr>
        <w:jc w:val="both"/>
        <w:rPr>
          <w:rFonts w:ascii="Times New Roman" w:hAnsi="Times New Roman" w:cs="Times New Roman"/>
          <w:b/>
          <w:bCs/>
        </w:rPr>
      </w:pPr>
    </w:p>
    <w:p w14:paraId="73629AC1"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791A41F8"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w:t>
      </w:r>
      <w:r w:rsidRPr="00C94E4A">
        <w:rPr>
          <w:rFonts w:ascii="Times New Roman" w:hAnsi="Times New Roman" w:cs="Times New Roman"/>
          <w:b/>
          <w:bCs/>
        </w:rPr>
        <w:lastRenderedPageBreak/>
        <w:t>usually negatively correlated with other pollutants due to its chemistry." This requires more explanation. Was exposure to O3 not expected to be relevant to ALS? Are the predicted O3 concentrations inaccurate?</w:t>
      </w:r>
    </w:p>
    <w:p w14:paraId="61AF4864" w14:textId="77777777" w:rsidR="00803D38" w:rsidRDefault="00803D38" w:rsidP="00B45B6C">
      <w:pPr>
        <w:jc w:val="both"/>
        <w:rPr>
          <w:rFonts w:ascii="Times New Roman" w:hAnsi="Times New Roman" w:cs="Times New Roman"/>
          <w:b/>
          <w:bCs/>
        </w:rPr>
      </w:pPr>
    </w:p>
    <w:p w14:paraId="1A92AD06"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C5754B">
        <w:rPr>
          <w:rFonts w:ascii="Times New Roman" w:hAnsi="Times New Roman" w:cs="Times New Roman"/>
          <w:b/>
          <w:bCs/>
          <w:highlight w:val="green"/>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302D8BFE" w14:textId="3890A5AF" w:rsidR="00803D38" w:rsidRDefault="00803D38" w:rsidP="00B45B6C">
      <w:pPr>
        <w:jc w:val="both"/>
        <w:rPr>
          <w:rFonts w:ascii="Times New Roman" w:hAnsi="Times New Roman" w:cs="Times New Roman"/>
          <w:b/>
          <w:bCs/>
        </w:rPr>
      </w:pPr>
    </w:p>
    <w:p w14:paraId="1E9245C6"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6. Methods: "… we removed the EC concentration from the total PM2.5 mass concentration …." How did you "remove" EC? Subtraction? Using residuals from a regression model?</w:t>
      </w:r>
    </w:p>
    <w:p w14:paraId="3EB15CF1" w14:textId="77777777" w:rsidR="00803D38" w:rsidRDefault="00803D38" w:rsidP="00B45B6C">
      <w:pPr>
        <w:jc w:val="both"/>
        <w:rPr>
          <w:rFonts w:ascii="Times New Roman" w:hAnsi="Times New Roman" w:cs="Times New Roman"/>
          <w:b/>
          <w:bCs/>
        </w:rPr>
      </w:pPr>
    </w:p>
    <w:p w14:paraId="1677CC24" w14:textId="650D3495"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C5754B">
        <w:rPr>
          <w:rFonts w:ascii="Times New Roman" w:hAnsi="Times New Roman" w:cs="Times New Roman"/>
          <w:b/>
          <w:bCs/>
          <w:highlight w:val="green"/>
        </w:rP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4" w:history="1">
        <w:r w:rsidR="00CE7300" w:rsidRPr="00C5754B">
          <w:rPr>
            <w:rStyle w:val="Hyperlink"/>
            <w:rFonts w:ascii="Times New Roman" w:hAnsi="Times New Roman" w:cs="Times New Roman"/>
            <w:b/>
            <w:bCs/>
            <w:highlight w:val="green"/>
          </w:rPr>
          <w:t>https://academic.oup.com/ije/article/42/2/559/737789</w:t>
        </w:r>
      </w:hyperlink>
      <w:r w:rsidR="00CE7300" w:rsidRPr="00C5754B">
        <w:rPr>
          <w:rFonts w:ascii="Times New Roman" w:hAnsi="Times New Roman" w:cs="Times New Roman"/>
          <w:b/>
          <w:bCs/>
          <w:highlight w:val="green"/>
        </w:rPr>
        <w:t> Was it important to capture information differently from previously married people? This should come down to the construct you are trying to measure. (The SES-ALS paper cited was about individual-level occupation.</w:t>
      </w:r>
    </w:p>
    <w:p w14:paraId="46A735EF" w14:textId="77777777" w:rsidR="001226B3" w:rsidRDefault="001226B3" w:rsidP="00B45B6C">
      <w:pPr>
        <w:jc w:val="both"/>
        <w:rPr>
          <w:rFonts w:ascii="Times New Roman" w:hAnsi="Times New Roman" w:cs="Times New Roman"/>
          <w:b/>
          <w:bCs/>
        </w:rPr>
      </w:pPr>
    </w:p>
    <w:p w14:paraId="0A630A95" w14:textId="77777777" w:rsidR="00C5754B" w:rsidRDefault="00C5754B" w:rsidP="001226B3">
      <w:pPr>
        <w:jc w:val="both"/>
        <w:rPr>
          <w:rFonts w:ascii="Times New Roman" w:hAnsi="Times New Roman" w:cs="Times New Roman"/>
          <w:highlight w:val="yellow"/>
        </w:rPr>
      </w:pPr>
      <w:r w:rsidRPr="00C94E4A">
        <w:rPr>
          <w:rFonts w:ascii="Times New Roman" w:hAnsi="Times New Roman" w:cs="Times New Roman"/>
          <w:highlight w:val="yellow"/>
        </w:rPr>
        <w:t>XX</w:t>
      </w:r>
      <w:r w:rsidRPr="006A7745">
        <w:rPr>
          <w:rFonts w:ascii="Times New Roman" w:hAnsi="Times New Roman" w:cs="Times New Roman"/>
          <w:highlight w:val="yellow"/>
        </w:rPr>
        <w:t xml:space="preserve"> </w:t>
      </w:r>
    </w:p>
    <w:p w14:paraId="45822195"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C229A2">
        <w:rPr>
          <w:rFonts w:ascii="Times New Roman" w:hAnsi="Times New Roman" w:cs="Times New Roman"/>
          <w:b/>
          <w:bCs/>
          <w:highlight w:val="green"/>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Default="00C229A2" w:rsidP="00B45B6C">
      <w:pPr>
        <w:jc w:val="both"/>
        <w:rPr>
          <w:rFonts w:ascii="Times New Roman" w:hAnsi="Times New Roman" w:cs="Times New Roman"/>
          <w:highlight w:val="yellow"/>
        </w:rPr>
      </w:pPr>
    </w:p>
    <w:p w14:paraId="72252C4E" w14:textId="0C25FF25" w:rsidR="00803D38" w:rsidRDefault="00C229A2" w:rsidP="00B45B6C">
      <w:pPr>
        <w:jc w:val="both"/>
        <w:rPr>
          <w:rFonts w:ascii="Times New Roman" w:hAnsi="Times New Roman" w:cs="Times New Roman"/>
          <w:b/>
          <w:bCs/>
        </w:rPr>
      </w:pPr>
      <w:r w:rsidRPr="00C94E4A">
        <w:rPr>
          <w:rFonts w:ascii="Times New Roman" w:hAnsi="Times New Roman" w:cs="Times New Roman"/>
          <w:highlight w:val="yellow"/>
        </w:rPr>
        <w:t>XX</w:t>
      </w:r>
    </w:p>
    <w:p w14:paraId="0070FC01" w14:textId="2B06B71E" w:rsidR="00803D38" w:rsidRPr="00316B30" w:rsidRDefault="00CE7300" w:rsidP="00B45B6C">
      <w:pPr>
        <w:jc w:val="both"/>
        <w:rPr>
          <w:rFonts w:ascii="Times New Roman" w:hAnsi="Times New Roman" w:cs="Times New Roman"/>
        </w:rPr>
      </w:pPr>
      <w:r w:rsidRPr="00C94E4A">
        <w:rPr>
          <w:rFonts w:ascii="Times New Roman" w:hAnsi="Times New Roman" w:cs="Times New Roman"/>
          <w:b/>
          <w:bCs/>
        </w:rPr>
        <w:br/>
        <w:t>9. Methods: calendar time as a course of confounding? Given that air pollutant concentrations and other determinants of ALS may have changed over time, might calendar time be a source of confounding?</w:t>
      </w:r>
    </w:p>
    <w:p w14:paraId="1DCFBAC8" w14:textId="77777777" w:rsidR="00803D38" w:rsidRDefault="00803D38" w:rsidP="00B45B6C">
      <w:pPr>
        <w:jc w:val="both"/>
        <w:rPr>
          <w:rFonts w:ascii="Times New Roman" w:hAnsi="Times New Roman" w:cs="Times New Roman"/>
          <w:b/>
          <w:bCs/>
        </w:rPr>
      </w:pPr>
    </w:p>
    <w:p w14:paraId="78B97267"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r>
      <w:r w:rsidR="00CE7300" w:rsidRPr="009B5B01">
        <w:rPr>
          <w:rFonts w:ascii="Times New Roman" w:hAnsi="Times New Roman" w:cs="Times New Roman"/>
          <w:b/>
          <w:bCs/>
          <w:highlight w:val="green"/>
        </w:rPr>
        <w:t xml:space="preserve">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w:t>
      </w:r>
      <w:r w:rsidR="00CE7300" w:rsidRPr="009B5B01">
        <w:rPr>
          <w:rFonts w:ascii="Times New Roman" w:hAnsi="Times New Roman" w:cs="Times New Roman"/>
          <w:b/>
          <w:bCs/>
          <w:highlight w:val="green"/>
        </w:rPr>
        <w:lastRenderedPageBreak/>
        <w:t>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C94E4A">
        <w:rPr>
          <w:rFonts w:ascii="Times New Roman" w:hAnsi="Times New Roman" w:cs="Times New Roman"/>
          <w:b/>
          <w:bCs/>
        </w:rPr>
        <w:br/>
      </w:r>
    </w:p>
    <w:p w14:paraId="4BE4E178" w14:textId="77777777" w:rsidR="009B5B01" w:rsidRDefault="009B5B01" w:rsidP="00B45B6C">
      <w:pPr>
        <w:jc w:val="both"/>
        <w:rPr>
          <w:rFonts w:ascii="Times New Roman" w:hAnsi="Times New Roman" w:cs="Times New Roman"/>
        </w:rPr>
      </w:pPr>
      <w:r w:rsidRPr="00C94E4A">
        <w:rPr>
          <w:rFonts w:ascii="Times New Roman" w:hAnsi="Times New Roman" w:cs="Times New Roman"/>
          <w:highlight w:val="yellow"/>
        </w:rPr>
        <w:t>XX</w:t>
      </w:r>
    </w:p>
    <w:p w14:paraId="21FD2060" w14:textId="0194FE1A"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11. Table 1/Table 2: 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C94E4A">
        <w:rPr>
          <w:rFonts w:ascii="Times New Roman" w:hAnsi="Times New Roman" w:cs="Times New Roman"/>
          <w:b/>
          <w:bCs/>
        </w:rPr>
        <w:br/>
      </w:r>
      <w:r w:rsidRPr="00C94E4A">
        <w:rPr>
          <w:rFonts w:ascii="Times New Roman" w:hAnsi="Times New Roman" w:cs="Times New Roman"/>
          <w:b/>
          <w:bCs/>
        </w:rPr>
        <w:br/>
      </w:r>
      <w:r w:rsidR="00803D38" w:rsidRPr="00C94E4A">
        <w:rPr>
          <w:rFonts w:ascii="Times New Roman" w:hAnsi="Times New Roman" w:cs="Times New Roman"/>
          <w:highlight w:val="yellow"/>
        </w:rPr>
        <w:t>XX</w:t>
      </w:r>
      <w:r w:rsidRPr="00C94E4A">
        <w:rPr>
          <w:rFonts w:ascii="Times New Roman" w:hAnsi="Times New Roman" w:cs="Times New Roman"/>
          <w:b/>
          <w:bCs/>
        </w:rPr>
        <w:br/>
      </w:r>
      <w:r w:rsidRPr="00C94E4A">
        <w:rPr>
          <w:rFonts w:ascii="Times New Roman" w:hAnsi="Times New Roman" w:cs="Times New Roman"/>
          <w:b/>
          <w:bCs/>
        </w:rPr>
        <w:br/>
        <w:t>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estimands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Default="00803D38" w:rsidP="00B45B6C">
      <w:pPr>
        <w:jc w:val="both"/>
        <w:rPr>
          <w:rFonts w:ascii="Times New Roman" w:hAnsi="Times New Roman" w:cs="Times New Roman"/>
          <w:b/>
          <w:bCs/>
        </w:rPr>
      </w:pPr>
    </w:p>
    <w:p w14:paraId="4C91EFA4"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MINOR</w:t>
      </w:r>
      <w:r w:rsidR="00CE7300" w:rsidRPr="00C94E4A">
        <w:rPr>
          <w:rFonts w:ascii="Times New Roman" w:hAnsi="Times New Roman" w:cs="Times New Roman"/>
          <w:b/>
          <w:bCs/>
        </w:rPr>
        <w:br/>
      </w:r>
      <w:r w:rsidR="00CE7300" w:rsidRPr="00C94E4A">
        <w:rPr>
          <w:rFonts w:ascii="Times New Roman" w:hAnsi="Times New Roman" w:cs="Times New Roman"/>
          <w:b/>
          <w:bCs/>
        </w:rPr>
        <w:br/>
        <w:t>13. Abstract: "For a standard deviation (SD) increase in 5-year average…." For more context, please provide the SD for each pollutant.</w:t>
      </w:r>
    </w:p>
    <w:p w14:paraId="30B4D405" w14:textId="77777777" w:rsidR="00803D38" w:rsidRDefault="00803D38" w:rsidP="00B45B6C">
      <w:pPr>
        <w:jc w:val="both"/>
        <w:rPr>
          <w:rFonts w:ascii="Times New Roman" w:hAnsi="Times New Roman" w:cs="Times New Roman"/>
          <w:b/>
          <w:bCs/>
        </w:rPr>
      </w:pPr>
    </w:p>
    <w:p w14:paraId="2AA1375D"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 xml:space="preserve">14. How PM2.5 was used in this investigation was presented with some ambiguity. The introduction states, "Using three air pollutants commonly used in health studies as traffic-related emissions tracers—nitrogen oxides (NOx), carbon monoxide (CO), and </w:t>
      </w:r>
      <w:r w:rsidR="00CE7300" w:rsidRPr="00C94E4A">
        <w:rPr>
          <w:rFonts w:ascii="Times New Roman" w:hAnsi="Times New Roman" w:cs="Times New Roman"/>
          <w:b/>
          <w:bCs/>
        </w:rPr>
        <w:lastRenderedPageBreak/>
        <w:t>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Default="00803D38" w:rsidP="00B45B6C">
      <w:pPr>
        <w:jc w:val="both"/>
        <w:rPr>
          <w:rFonts w:ascii="Times New Roman" w:hAnsi="Times New Roman" w:cs="Times New Roman"/>
          <w:b/>
          <w:bCs/>
        </w:rPr>
      </w:pPr>
    </w:p>
    <w:p w14:paraId="7CCBD722" w14:textId="77777777"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Default="00803D38" w:rsidP="00B45B6C">
      <w:pPr>
        <w:jc w:val="both"/>
        <w:rPr>
          <w:rFonts w:ascii="Times New Roman" w:hAnsi="Times New Roman" w:cs="Times New Roman"/>
          <w:b/>
          <w:bCs/>
        </w:rPr>
      </w:pPr>
    </w:p>
    <w:p w14:paraId="4DD5CE40" w14:textId="77777777" w:rsidR="00835693"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Default="00835693" w:rsidP="00B45B6C">
      <w:pPr>
        <w:jc w:val="both"/>
        <w:rPr>
          <w:rFonts w:ascii="Times New Roman" w:hAnsi="Times New Roman" w:cs="Times New Roman"/>
          <w:b/>
          <w:bCs/>
        </w:rPr>
      </w:pPr>
    </w:p>
    <w:p w14:paraId="23103025" w14:textId="1E5643F2"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p>
    <w:p w14:paraId="1D68B2CA" w14:textId="3930EFF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Default="00F9183D" w:rsidP="00B45B6C">
      <w:pPr>
        <w:jc w:val="both"/>
        <w:rPr>
          <w:rFonts w:ascii="Times New Roman" w:hAnsi="Times New Roman" w:cs="Times New Roman"/>
          <w:highlight w:val="yellow"/>
        </w:rPr>
      </w:pPr>
    </w:p>
    <w:p w14:paraId="2160C407" w14:textId="600E3DE0" w:rsidR="00803D38" w:rsidRDefault="00803D38" w:rsidP="00B45B6C">
      <w:pPr>
        <w:jc w:val="both"/>
        <w:rPr>
          <w:rFonts w:ascii="Times New Roman" w:hAnsi="Times New Roman" w:cs="Times New Roman"/>
          <w:b/>
          <w:bCs/>
        </w:rPr>
      </w:pPr>
      <w:r w:rsidRPr="00C94E4A">
        <w:rPr>
          <w:rFonts w:ascii="Times New Roman" w:hAnsi="Times New Roman" w:cs="Times New Roman"/>
          <w:highlight w:val="yellow"/>
        </w:rPr>
        <w:t>XX</w:t>
      </w:r>
    </w:p>
    <w:p w14:paraId="0A9F4A74" w14:textId="76D66E9B"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2B68D0">
        <w:rPr>
          <w:rFonts w:ascii="Times New Roman" w:hAnsi="Times New Roman" w:cs="Times New Roman"/>
          <w:b/>
          <w:bCs/>
          <w:highlight w:val="green"/>
        </w:rPr>
        <w:t>18. Methods/matching scheme: what was the degree of match sought for age and year of birth (within months, years?).</w:t>
      </w:r>
    </w:p>
    <w:p w14:paraId="1B5E23DA" w14:textId="77777777" w:rsidR="00835693" w:rsidRDefault="00835693" w:rsidP="00B45B6C">
      <w:pPr>
        <w:jc w:val="both"/>
        <w:rPr>
          <w:rFonts w:ascii="Times New Roman" w:hAnsi="Times New Roman" w:cs="Times New Roman"/>
          <w:b/>
          <w:bCs/>
        </w:rPr>
      </w:pPr>
    </w:p>
    <w:p w14:paraId="3D1DFDE9" w14:textId="77777777" w:rsidR="00002B7B" w:rsidRDefault="00002B7B" w:rsidP="00002B7B">
      <w:pPr>
        <w:jc w:val="both"/>
        <w:rPr>
          <w:rFonts w:ascii="Times New Roman" w:hAnsi="Times New Roman" w:cs="Times New Roman"/>
          <w:b/>
          <w:bCs/>
        </w:rPr>
      </w:pPr>
      <w:r w:rsidRPr="00C94E4A">
        <w:rPr>
          <w:rFonts w:ascii="Times New Roman" w:hAnsi="Times New Roman" w:cs="Times New Roman"/>
          <w:highlight w:val="yellow"/>
        </w:rPr>
        <w:t>XX</w:t>
      </w:r>
    </w:p>
    <w:p w14:paraId="14BCE79F" w14:textId="68171923" w:rsidR="00803D38" w:rsidRDefault="00CE7300" w:rsidP="00B45B6C">
      <w:pPr>
        <w:jc w:val="both"/>
        <w:rPr>
          <w:rFonts w:ascii="Times New Roman" w:hAnsi="Times New Roman" w:cs="Times New Roman"/>
          <w:b/>
          <w:bCs/>
        </w:rPr>
      </w:pPr>
      <w:r w:rsidRPr="00C94E4A">
        <w:rPr>
          <w:rFonts w:ascii="Times New Roman" w:hAnsi="Times New Roman" w:cs="Times New Roman"/>
          <w:b/>
          <w:bCs/>
        </w:rPr>
        <w:br/>
      </w:r>
      <w:r w:rsidRPr="008D6D46">
        <w:rPr>
          <w:rFonts w:ascii="Times New Roman" w:hAnsi="Times New Roman" w:cs="Times New Roman"/>
          <w:b/>
          <w:bCs/>
          <w:highlight w:val="green"/>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Default="008D6D46" w:rsidP="00B45B6C">
      <w:pPr>
        <w:jc w:val="both"/>
        <w:rPr>
          <w:rFonts w:ascii="Times New Roman" w:hAnsi="Times New Roman" w:cs="Times New Roman"/>
          <w:b/>
          <w:bCs/>
        </w:rPr>
      </w:pPr>
    </w:p>
    <w:p w14:paraId="01BBB142"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4738A54D" w14:textId="4EF2ED75"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Default="00085CF7" w:rsidP="00B45B6C">
      <w:pPr>
        <w:jc w:val="both"/>
        <w:rPr>
          <w:rFonts w:ascii="Times New Roman" w:hAnsi="Times New Roman" w:cs="Times New Roman"/>
          <w:b/>
          <w:bCs/>
        </w:rPr>
      </w:pPr>
    </w:p>
    <w:p w14:paraId="7325A9B3"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2FC5BAB7" w14:textId="566D466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Default="00E006FC" w:rsidP="00B45B6C">
      <w:pPr>
        <w:jc w:val="both"/>
        <w:rPr>
          <w:rFonts w:ascii="Times New Roman" w:hAnsi="Times New Roman" w:cs="Times New Roman"/>
          <w:b/>
          <w:bCs/>
        </w:rPr>
      </w:pPr>
    </w:p>
    <w:p w14:paraId="4D645485"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53AF40A3" w14:textId="0B08514A"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2. This phrasing was unexpected: "The conditional approach automatically accounts for matching factors (age, sex, year of birth, vital status) …." What is meant by "automatically accounts for"?</w:t>
      </w:r>
    </w:p>
    <w:p w14:paraId="59232A65" w14:textId="77777777" w:rsidR="00E006FC" w:rsidRDefault="00E006FC" w:rsidP="00B45B6C">
      <w:pPr>
        <w:jc w:val="both"/>
        <w:rPr>
          <w:rFonts w:ascii="Times New Roman" w:hAnsi="Times New Roman" w:cs="Times New Roman"/>
          <w:b/>
          <w:bCs/>
        </w:rPr>
      </w:pPr>
    </w:p>
    <w:p w14:paraId="23ECA70E"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29C75FC0" w14:textId="77777777" w:rsidR="00803D38" w:rsidRDefault="00CE7300" w:rsidP="00B45B6C">
      <w:pPr>
        <w:jc w:val="both"/>
        <w:rPr>
          <w:rFonts w:ascii="Times New Roman" w:hAnsi="Times New Roman" w:cs="Times New Roman"/>
          <w:b/>
          <w:bCs/>
        </w:rPr>
      </w:pPr>
      <w:r w:rsidRPr="00C94E4A">
        <w:rPr>
          <w:rFonts w:ascii="Times New Roman" w:hAnsi="Times New Roman" w:cs="Times New Roman"/>
          <w:b/>
          <w:bCs/>
        </w:rPr>
        <w:br/>
        <w:t>23. Discussion: Please take care to avoid relying on null hypothesis significance testing to interpret the findings. See the journal's guidance here: </w:t>
      </w:r>
      <w:hyperlink r:id="rId5" w:history="1">
        <w:r w:rsidRPr="00C94E4A">
          <w:rPr>
            <w:rStyle w:val="Hyperlink"/>
            <w:rFonts w:ascii="Times New Roman" w:hAnsi="Times New Roman" w:cs="Times New Roman"/>
            <w:b/>
            <w:bCs/>
          </w:rPr>
          <w:t>https://edmgr.ovid.com/epid/accounts/ifauth.htm/</w:t>
        </w:r>
      </w:hyperlink>
      <w:r w:rsidRPr="00C94E4A">
        <w:rPr>
          <w:rFonts w:ascii="Times New Roman" w:hAnsi="Times New Roman" w:cs="Times New Roman"/>
          <w:b/>
          <w:bCs/>
        </w:rPr>
        <w:t> In addition, the American Statistical Association issued a strong critique of significance testing (</w:t>
      </w:r>
      <w:hyperlink r:id="rId6" w:history="1">
        <w:r w:rsidRPr="00C94E4A">
          <w:rPr>
            <w:rStyle w:val="Hyperlink"/>
            <w:rFonts w:ascii="Times New Roman" w:hAnsi="Times New Roman" w:cs="Times New Roman"/>
            <w:b/>
            <w:bCs/>
          </w:rPr>
          <w:t>https://www.amstat.org/asa/files/pdfs/P-ValueStatement.pdf</w:t>
        </w:r>
      </w:hyperlink>
      <w:r w:rsidRPr="00C94E4A">
        <w:rPr>
          <w:rFonts w:ascii="Times New Roman" w:hAnsi="Times New Roman" w:cs="Times New Roman"/>
          <w:b/>
          <w:bCs/>
        </w:rPr>
        <w:t> ), and additional cogent arguments along these lines have been issued elsewhere, including Nature. (</w:t>
      </w:r>
      <w:hyperlink r:id="rId7" w:history="1">
        <w:r w:rsidRPr="00C94E4A">
          <w:rPr>
            <w:rStyle w:val="Hyperlink"/>
            <w:rFonts w:ascii="Times New Roman" w:hAnsi="Times New Roman" w:cs="Times New Roman"/>
            <w:b/>
            <w:bCs/>
          </w:rPr>
          <w:t>https://www.nature.com/articles/d41586-019-00857-9</w:t>
        </w:r>
      </w:hyperlink>
      <w:r w:rsidRPr="00C94E4A">
        <w:rPr>
          <w:rFonts w:ascii="Times New Roman" w:hAnsi="Times New Roman" w:cs="Times New Roman"/>
          <w:b/>
          <w:bCs/>
        </w:rPr>
        <w:t>)</w:t>
      </w:r>
      <w:r w:rsidRPr="00C94E4A">
        <w:rPr>
          <w:rFonts w:ascii="Times New Roman" w:hAnsi="Times New Roman" w:cs="Times New Roman"/>
          <w:b/>
          <w:bCs/>
        </w:rPr>
        <w:br/>
      </w:r>
    </w:p>
    <w:p w14:paraId="3BEA1118" w14:textId="77777777" w:rsidR="00803D38" w:rsidRDefault="00803D38" w:rsidP="00B45B6C">
      <w:pPr>
        <w:jc w:val="both"/>
        <w:rPr>
          <w:rFonts w:ascii="Times New Roman" w:hAnsi="Times New Roman" w:cs="Times New Roman"/>
        </w:rPr>
      </w:pPr>
      <w:r w:rsidRPr="00C94E4A">
        <w:rPr>
          <w:rFonts w:ascii="Times New Roman" w:hAnsi="Times New Roman" w:cs="Times New Roman"/>
          <w:highlight w:val="yellow"/>
        </w:rPr>
        <w:t>XX</w:t>
      </w:r>
    </w:p>
    <w:p w14:paraId="0958EA0F"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r>
    </w:p>
    <w:p w14:paraId="37306FE3" w14:textId="77777777" w:rsidR="00332B6B" w:rsidRDefault="00332B6B" w:rsidP="00B45B6C">
      <w:pPr>
        <w:jc w:val="both"/>
        <w:rPr>
          <w:rFonts w:ascii="Times New Roman" w:hAnsi="Times New Roman" w:cs="Times New Roman"/>
          <w:b/>
          <w:bCs/>
        </w:rPr>
      </w:pPr>
      <w:r>
        <w:rPr>
          <w:rFonts w:ascii="Times New Roman" w:hAnsi="Times New Roman" w:cs="Times New Roman"/>
          <w:b/>
          <w:bCs/>
        </w:rPr>
        <w:br w:type="page"/>
      </w:r>
    </w:p>
    <w:p w14:paraId="7E8E2D81" w14:textId="77777777" w:rsidR="005E5028"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 * * * *</w:t>
      </w:r>
    </w:p>
    <w:p w14:paraId="1FB6C0E6" w14:textId="4399CE5A" w:rsidR="00982380" w:rsidRDefault="00CE7300" w:rsidP="00B45B6C">
      <w:pPr>
        <w:jc w:val="both"/>
        <w:rPr>
          <w:rFonts w:ascii="Times New Roman" w:hAnsi="Times New Roman" w:cs="Times New Roman"/>
          <w:b/>
          <w:bCs/>
        </w:rPr>
      </w:pPr>
      <w:r w:rsidRPr="00C94E4A">
        <w:rPr>
          <w:rFonts w:ascii="Times New Roman" w:hAnsi="Times New Roman" w:cs="Times New Roman"/>
          <w:b/>
          <w:bCs/>
        </w:rPr>
        <w:br/>
        <w:t>Preparing a revision</w:t>
      </w:r>
    </w:p>
    <w:p w14:paraId="545B998E" w14:textId="3D7A8114"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Default="00332B6B" w:rsidP="00B45B6C">
      <w:pPr>
        <w:jc w:val="both"/>
        <w:rPr>
          <w:rFonts w:ascii="Times New Roman" w:hAnsi="Times New Roman" w:cs="Times New Roman"/>
          <w:b/>
          <w:bCs/>
        </w:rPr>
      </w:pPr>
    </w:p>
    <w:p w14:paraId="5A1B460C"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18802AD0"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2. We do not permit acronyms unless they are generally recognized by epidemiologists (e.g. HIV is okay, but LVA is not). When in doubt, we recommend that you spell out.</w:t>
      </w:r>
      <w:r w:rsidRPr="00C94E4A">
        <w:rPr>
          <w:rFonts w:ascii="Times New Roman" w:hAnsi="Times New Roman" w:cs="Times New Roman"/>
          <w:b/>
          <w:bCs/>
        </w:rPr>
        <w:br/>
      </w:r>
    </w:p>
    <w:p w14:paraId="2E035695" w14:textId="6FFAA3D1"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7D6B763E" w14:textId="77777777" w:rsidR="00332B6B" w:rsidRDefault="00332B6B" w:rsidP="00B45B6C">
      <w:pPr>
        <w:jc w:val="both"/>
        <w:rPr>
          <w:rFonts w:ascii="Times New Roman" w:hAnsi="Times New Roman" w:cs="Times New Roman"/>
          <w:b/>
          <w:bCs/>
        </w:rPr>
      </w:pPr>
    </w:p>
    <w:p w14:paraId="1AD23849"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 xml:space="preserve">3. Please do not include uninformative precision (excessive decimal places). For example, percents should be rounded to nn%, n.n%, or 0.0n% and risk ratios should be rounded to nn, n.n, or 0.nn unless clarity of the presentation and the sample size justify </w:t>
      </w:r>
    </w:p>
    <w:p w14:paraId="7B7D2FD1" w14:textId="421E0287" w:rsidR="00332B6B" w:rsidRDefault="00CE7300" w:rsidP="00B45B6C">
      <w:pPr>
        <w:jc w:val="both"/>
        <w:rPr>
          <w:rFonts w:ascii="Times New Roman" w:hAnsi="Times New Roman" w:cs="Times New Roman"/>
          <w:b/>
          <w:bCs/>
        </w:rPr>
      </w:pPr>
      <w:r w:rsidRPr="00C94E4A">
        <w:rPr>
          <w:rFonts w:ascii="Times New Roman" w:hAnsi="Times New Roman" w:cs="Times New Roman"/>
          <w:b/>
          <w:bCs/>
        </w:rPr>
        <w:t>more significant digits.</w:t>
      </w:r>
    </w:p>
    <w:p w14:paraId="1453D721" w14:textId="77777777" w:rsidR="00982380" w:rsidRDefault="00982380" w:rsidP="00B45B6C">
      <w:pPr>
        <w:jc w:val="both"/>
        <w:rPr>
          <w:rFonts w:ascii="Times New Roman" w:hAnsi="Times New Roman" w:cs="Times New Roman"/>
          <w:b/>
          <w:bCs/>
        </w:rPr>
      </w:pPr>
    </w:p>
    <w:p w14:paraId="0242DE7F" w14:textId="70104A03"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3BF44050" w14:textId="77777777" w:rsidR="00332B6B" w:rsidRDefault="00332B6B" w:rsidP="00B45B6C">
      <w:pPr>
        <w:jc w:val="both"/>
        <w:rPr>
          <w:rFonts w:ascii="Times New Roman" w:hAnsi="Times New Roman" w:cs="Times New Roman"/>
          <w:b/>
          <w:bCs/>
        </w:rPr>
      </w:pPr>
    </w:p>
    <w:p w14:paraId="4897F23F"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4. Please be sure to include explicit information about approval of human subjects research by an independent review board. If no such review was required, include an explicit statement about why the requirement for review was waived.</w:t>
      </w:r>
      <w:r w:rsidRPr="00C94E4A">
        <w:rPr>
          <w:rFonts w:ascii="Times New Roman" w:hAnsi="Times New Roman" w:cs="Times New Roman"/>
          <w:b/>
          <w:bCs/>
        </w:rPr>
        <w:br/>
      </w:r>
    </w:p>
    <w:p w14:paraId="7B5FDECF" w14:textId="49A7644E"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35BFCF1E" w14:textId="77777777" w:rsidR="00332B6B" w:rsidRDefault="00332B6B" w:rsidP="00B45B6C">
      <w:pPr>
        <w:jc w:val="both"/>
        <w:rPr>
          <w:rFonts w:ascii="Times New Roman" w:hAnsi="Times New Roman" w:cs="Times New Roman"/>
          <w:b/>
          <w:bCs/>
        </w:rPr>
      </w:pPr>
    </w:p>
    <w:p w14:paraId="1E71289F" w14:textId="0D7C0755" w:rsidR="00332B6B" w:rsidRDefault="00CE7300" w:rsidP="00B45B6C">
      <w:pPr>
        <w:jc w:val="both"/>
        <w:rPr>
          <w:rFonts w:ascii="Times New Roman" w:hAnsi="Times New Roman" w:cs="Times New Roman"/>
          <w:b/>
          <w:bCs/>
        </w:rPr>
      </w:pPr>
      <w:r w:rsidRPr="00C94E4A">
        <w:rPr>
          <w:rFonts w:ascii="Times New Roman" w:hAnsi="Times New Roman" w:cs="Times New Roman"/>
          <w:b/>
          <w:bCs/>
        </w:rPr>
        <w:t>5. Do not include public health policy recommendations in Brief Reports or Original Articles that present new research findings.</w:t>
      </w:r>
    </w:p>
    <w:p w14:paraId="6A31FF53" w14:textId="77777777" w:rsidR="00982380" w:rsidRDefault="00982380" w:rsidP="00B45B6C">
      <w:pPr>
        <w:jc w:val="both"/>
        <w:rPr>
          <w:rFonts w:ascii="Times New Roman" w:hAnsi="Times New Roman" w:cs="Times New Roman"/>
          <w:highlight w:val="yellow"/>
        </w:rPr>
      </w:pPr>
    </w:p>
    <w:p w14:paraId="3FCB132F" w14:textId="1433B345"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30FB5856" w14:textId="77777777" w:rsidR="00332B6B" w:rsidRDefault="00332B6B" w:rsidP="00B45B6C">
      <w:pPr>
        <w:jc w:val="both"/>
        <w:rPr>
          <w:rFonts w:ascii="Times New Roman" w:hAnsi="Times New Roman" w:cs="Times New Roman"/>
          <w:b/>
          <w:bCs/>
        </w:rPr>
      </w:pPr>
    </w:p>
    <w:p w14:paraId="71188BB2"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6. Data appearing in the abstract must also be cited in the main text, not just in tables or figures.</w:t>
      </w:r>
      <w:r w:rsidRPr="00C94E4A">
        <w:rPr>
          <w:rFonts w:ascii="Times New Roman" w:hAnsi="Times New Roman" w:cs="Times New Roman"/>
          <w:b/>
          <w:bCs/>
        </w:rPr>
        <w:br/>
      </w:r>
    </w:p>
    <w:p w14:paraId="7C992EAB" w14:textId="2CD0401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6EB83B85" w14:textId="77777777" w:rsidR="00332B6B" w:rsidRDefault="00332B6B" w:rsidP="00B45B6C">
      <w:pPr>
        <w:jc w:val="both"/>
        <w:rPr>
          <w:rFonts w:ascii="Times New Roman" w:hAnsi="Times New Roman" w:cs="Times New Roman"/>
          <w:b/>
          <w:bCs/>
        </w:rPr>
      </w:pPr>
    </w:p>
    <w:p w14:paraId="6FA15C02" w14:textId="523E564B" w:rsidR="00332B6B" w:rsidRDefault="00CE7300" w:rsidP="00B45B6C">
      <w:pPr>
        <w:jc w:val="both"/>
        <w:rPr>
          <w:rFonts w:ascii="Times New Roman" w:hAnsi="Times New Roman" w:cs="Times New Roman"/>
          <w:b/>
          <w:bCs/>
        </w:rPr>
      </w:pPr>
      <w:r w:rsidRPr="00C94E4A">
        <w:rPr>
          <w:rFonts w:ascii="Times New Roman" w:hAnsi="Times New Roman" w:cs="Times New Roman"/>
          <w:b/>
          <w:bC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Default="00982380" w:rsidP="00B45B6C">
      <w:pPr>
        <w:jc w:val="both"/>
        <w:rPr>
          <w:rFonts w:ascii="Times New Roman" w:hAnsi="Times New Roman" w:cs="Times New Roman"/>
          <w:b/>
          <w:bCs/>
        </w:rPr>
      </w:pPr>
    </w:p>
    <w:p w14:paraId="50DF2BBF" w14:textId="21C93E0D"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76792D3C" w14:textId="77777777" w:rsidR="00332B6B" w:rsidRDefault="00332B6B" w:rsidP="00B45B6C">
      <w:pPr>
        <w:jc w:val="both"/>
        <w:rPr>
          <w:rFonts w:ascii="Times New Roman" w:hAnsi="Times New Roman" w:cs="Times New Roman"/>
          <w:b/>
          <w:bCs/>
        </w:rPr>
      </w:pPr>
    </w:p>
    <w:p w14:paraId="7992DE05"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lastRenderedPageBreak/>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C94E4A">
        <w:rPr>
          <w:rFonts w:ascii="Times New Roman" w:hAnsi="Times New Roman" w:cs="Times New Roman"/>
          <w:b/>
          <w:bCs/>
        </w:rPr>
        <w:br/>
      </w:r>
    </w:p>
    <w:p w14:paraId="7F15D04D" w14:textId="175F3187"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27418384" w14:textId="77777777" w:rsidR="00332B6B" w:rsidRDefault="00332B6B" w:rsidP="00B45B6C">
      <w:pPr>
        <w:jc w:val="both"/>
        <w:rPr>
          <w:rFonts w:ascii="Times New Roman" w:hAnsi="Times New Roman" w:cs="Times New Roman"/>
          <w:b/>
          <w:bCs/>
        </w:rPr>
      </w:pPr>
    </w:p>
    <w:p w14:paraId="3A731105" w14:textId="44B39DD5" w:rsidR="00332B6B" w:rsidRDefault="00CE7300" w:rsidP="00B45B6C">
      <w:pPr>
        <w:jc w:val="both"/>
        <w:rPr>
          <w:rFonts w:ascii="Times New Roman" w:hAnsi="Times New Roman" w:cs="Times New Roman"/>
          <w:b/>
          <w:bCs/>
        </w:rPr>
      </w:pPr>
      <w:r w:rsidRPr="00C94E4A">
        <w:rPr>
          <w:rFonts w:ascii="Times New Roman" w:hAnsi="Times New Roman" w:cs="Times New Roman"/>
          <w:b/>
          <w:bCs/>
        </w:rPr>
        <w:t>9. Figure labels: Make font size as large as possible, so as to be legible when figures are reduced for publication (typically one column [8.5cm] in width).</w:t>
      </w:r>
    </w:p>
    <w:p w14:paraId="39BABD82" w14:textId="77777777" w:rsidR="00982380" w:rsidRDefault="00982380" w:rsidP="00B45B6C">
      <w:pPr>
        <w:jc w:val="both"/>
        <w:rPr>
          <w:rFonts w:ascii="Times New Roman" w:hAnsi="Times New Roman" w:cs="Times New Roman"/>
          <w:b/>
          <w:bCs/>
        </w:rPr>
      </w:pPr>
    </w:p>
    <w:p w14:paraId="7A55F0D7" w14:textId="2BB8DDB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3D381636" w14:textId="77777777" w:rsidR="00332B6B" w:rsidRDefault="00332B6B" w:rsidP="00B45B6C">
      <w:pPr>
        <w:jc w:val="both"/>
        <w:rPr>
          <w:rFonts w:ascii="Times New Roman" w:hAnsi="Times New Roman" w:cs="Times New Roman"/>
          <w:b/>
          <w:bCs/>
        </w:rPr>
      </w:pPr>
    </w:p>
    <w:p w14:paraId="588AAA02" w14:textId="78319139" w:rsidR="00332B6B" w:rsidRDefault="00CE7300" w:rsidP="00B45B6C">
      <w:pPr>
        <w:jc w:val="both"/>
        <w:rPr>
          <w:rFonts w:ascii="Times New Roman" w:hAnsi="Times New Roman" w:cs="Times New Roman"/>
          <w:b/>
          <w:bCs/>
        </w:rPr>
      </w:pPr>
      <w:r w:rsidRPr="00C94E4A">
        <w:rPr>
          <w:rFonts w:ascii="Times New Roman" w:hAnsi="Times New Roman" w:cs="Times New Roman"/>
          <w:b/>
          <w:bCs/>
        </w:rPr>
        <w:t>10. Footnotes to tables and figures should use superscript lowercase letters to link content to the footnote, not symbols or numerals.</w:t>
      </w:r>
    </w:p>
    <w:p w14:paraId="209D257B" w14:textId="77777777" w:rsidR="00982380" w:rsidRDefault="00982380" w:rsidP="00B45B6C">
      <w:pPr>
        <w:jc w:val="both"/>
        <w:rPr>
          <w:rFonts w:ascii="Times New Roman" w:hAnsi="Times New Roman" w:cs="Times New Roman"/>
          <w:b/>
          <w:bCs/>
        </w:rPr>
      </w:pPr>
    </w:p>
    <w:p w14:paraId="1F251ADF" w14:textId="26323FD8"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1667C661" w14:textId="77777777" w:rsidR="00332B6B" w:rsidRDefault="00332B6B" w:rsidP="00B45B6C">
      <w:pPr>
        <w:jc w:val="both"/>
        <w:rPr>
          <w:rFonts w:ascii="Times New Roman" w:hAnsi="Times New Roman" w:cs="Times New Roman"/>
          <w:b/>
          <w:bCs/>
        </w:rPr>
      </w:pPr>
    </w:p>
    <w:p w14:paraId="47DAD6B9" w14:textId="4FBC9695" w:rsidR="00332B6B" w:rsidRDefault="00CE7300" w:rsidP="00B45B6C">
      <w:pPr>
        <w:jc w:val="both"/>
        <w:rPr>
          <w:rFonts w:ascii="Times New Roman" w:hAnsi="Times New Roman" w:cs="Times New Roman"/>
          <w:b/>
          <w:bCs/>
        </w:rPr>
      </w:pPr>
      <w:r w:rsidRPr="00C94E4A">
        <w:rPr>
          <w:rFonts w:ascii="Times New Roman" w:hAnsi="Times New Roman" w:cs="Times New Roman"/>
          <w:b/>
          <w:bC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Default="00982380" w:rsidP="00B45B6C">
      <w:pPr>
        <w:jc w:val="both"/>
        <w:rPr>
          <w:rFonts w:ascii="Times New Roman" w:hAnsi="Times New Roman" w:cs="Times New Roman"/>
          <w:b/>
          <w:bCs/>
        </w:rPr>
      </w:pPr>
    </w:p>
    <w:p w14:paraId="2608ED08" w14:textId="57A17B1A"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46A8DFE0" w14:textId="77777777" w:rsidR="00332B6B" w:rsidRDefault="00332B6B" w:rsidP="00B45B6C">
      <w:pPr>
        <w:jc w:val="both"/>
        <w:rPr>
          <w:rFonts w:ascii="Times New Roman" w:hAnsi="Times New Roman" w:cs="Times New Roman"/>
          <w:b/>
          <w:bCs/>
        </w:rPr>
      </w:pPr>
    </w:p>
    <w:p w14:paraId="531D6AFC" w14:textId="77777777" w:rsidR="00982380" w:rsidRDefault="00CE7300" w:rsidP="00B45B6C">
      <w:pPr>
        <w:jc w:val="both"/>
        <w:rPr>
          <w:rFonts w:ascii="Times New Roman" w:hAnsi="Times New Roman" w:cs="Times New Roman"/>
          <w:b/>
          <w:bCs/>
        </w:rPr>
      </w:pPr>
      <w:r w:rsidRPr="00C94E4A">
        <w:rPr>
          <w:rFonts w:ascii="Times New Roman" w:hAnsi="Times New Roman" w:cs="Times New Roman"/>
          <w:b/>
          <w:bCs/>
        </w:rPr>
        <w:t>12. Additional details regarding submission requirements can be found in the Instructions for Authors, which are posted at </w:t>
      </w:r>
      <w:hyperlink r:id="rId8" w:history="1">
        <w:r w:rsidRPr="00C94E4A">
          <w:rPr>
            <w:rStyle w:val="Hyperlink"/>
            <w:rFonts w:ascii="Times New Roman" w:hAnsi="Times New Roman" w:cs="Times New Roman"/>
            <w:b/>
            <w:bCs/>
          </w:rPr>
          <w:t>http://edmgr.ovid.com/epid/accounts/ifauth.htm</w:t>
        </w:r>
      </w:hyperlink>
      <w:r w:rsidRPr="00C94E4A">
        <w:rPr>
          <w:rFonts w:ascii="Times New Roman" w:hAnsi="Times New Roman" w:cs="Times New Roman"/>
          <w:b/>
          <w:bCs/>
        </w:rPr>
        <w:t> .</w:t>
      </w:r>
      <w:r w:rsidRPr="00C94E4A">
        <w:rPr>
          <w:rFonts w:ascii="Times New Roman" w:hAnsi="Times New Roman" w:cs="Times New Roman"/>
          <w:b/>
          <w:bCs/>
        </w:rPr>
        <w:br/>
      </w:r>
      <w:r w:rsidRPr="00C94E4A">
        <w:rPr>
          <w:rFonts w:ascii="Times New Roman" w:hAnsi="Times New Roman" w:cs="Times New Roman"/>
          <w:b/>
          <w:bCs/>
        </w:rPr>
        <w:br/>
        <w:t>Preparing for resubmission</w:t>
      </w:r>
    </w:p>
    <w:p w14:paraId="374AD641" w14:textId="0F29CA83"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Default="00982380" w:rsidP="00B45B6C">
      <w:pPr>
        <w:jc w:val="both"/>
        <w:rPr>
          <w:rFonts w:ascii="Times New Roman" w:hAnsi="Times New Roman" w:cs="Times New Roman"/>
          <w:b/>
          <w:bCs/>
        </w:rPr>
      </w:pPr>
    </w:p>
    <w:p w14:paraId="1CE81E12" w14:textId="34395FB1"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2CA7962F" w14:textId="77777777" w:rsidR="00332B6B" w:rsidRDefault="00332B6B" w:rsidP="00B45B6C">
      <w:pPr>
        <w:jc w:val="both"/>
        <w:rPr>
          <w:rFonts w:ascii="Times New Roman" w:hAnsi="Times New Roman" w:cs="Times New Roman"/>
          <w:b/>
          <w:bCs/>
        </w:rPr>
      </w:pPr>
    </w:p>
    <w:p w14:paraId="0DAC2F4E" w14:textId="768D9AE3" w:rsidR="00332B6B" w:rsidRDefault="00CE7300" w:rsidP="00B45B6C">
      <w:pPr>
        <w:jc w:val="both"/>
        <w:rPr>
          <w:rFonts w:ascii="Times New Roman" w:hAnsi="Times New Roman" w:cs="Times New Roman"/>
          <w:b/>
          <w:bCs/>
        </w:rPr>
      </w:pPr>
      <w:r w:rsidRPr="00C94E4A">
        <w:rPr>
          <w:rFonts w:ascii="Times New Roman" w:hAnsi="Times New Roman" w:cs="Times New Roman"/>
          <w:b/>
          <w:bCs/>
        </w:rPr>
        <w:t>14. Submit versions of the manuscript with and without your changes displayed.</w:t>
      </w:r>
    </w:p>
    <w:p w14:paraId="317BFA91" w14:textId="77777777" w:rsidR="00982380" w:rsidRDefault="00982380" w:rsidP="00B45B6C">
      <w:pPr>
        <w:jc w:val="both"/>
        <w:rPr>
          <w:rFonts w:ascii="Times New Roman" w:hAnsi="Times New Roman" w:cs="Times New Roman"/>
          <w:b/>
          <w:bCs/>
        </w:rPr>
      </w:pPr>
    </w:p>
    <w:p w14:paraId="7F3608DE" w14:textId="2B8C54C8"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14E18A89" w14:textId="77777777" w:rsidR="00332B6B" w:rsidRDefault="00332B6B" w:rsidP="00B45B6C">
      <w:pPr>
        <w:jc w:val="both"/>
        <w:rPr>
          <w:rFonts w:ascii="Times New Roman" w:hAnsi="Times New Roman" w:cs="Times New Roman"/>
          <w:b/>
          <w:bCs/>
        </w:rPr>
      </w:pPr>
    </w:p>
    <w:p w14:paraId="47CD88B2"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15. Supplementary Digital Content should be submitted as a single PDF file, and you should use our convention - e.g. eFigure 1, eAppendix 2 - to label and refer to online content.</w:t>
      </w:r>
      <w:r w:rsidRPr="00C94E4A">
        <w:rPr>
          <w:rFonts w:ascii="Times New Roman" w:hAnsi="Times New Roman" w:cs="Times New Roman"/>
          <w:b/>
          <w:bCs/>
        </w:rPr>
        <w:br/>
      </w:r>
    </w:p>
    <w:p w14:paraId="69D1B76F" w14:textId="51CEF043" w:rsidR="00332B6B"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p>
    <w:p w14:paraId="49DD81F2" w14:textId="77777777" w:rsidR="00332B6B" w:rsidRDefault="00332B6B" w:rsidP="00B45B6C">
      <w:pPr>
        <w:jc w:val="both"/>
        <w:rPr>
          <w:rFonts w:ascii="Times New Roman" w:hAnsi="Times New Roman" w:cs="Times New Roman"/>
          <w:b/>
          <w:bCs/>
        </w:rPr>
      </w:pPr>
    </w:p>
    <w:p w14:paraId="6CF502B7"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t>16. Authors should submit copies of any closely related manuscripts (published, in press, or under review).</w:t>
      </w:r>
    </w:p>
    <w:p w14:paraId="61DCE59A" w14:textId="77777777" w:rsidR="00332B6B" w:rsidRDefault="00332B6B" w:rsidP="00B45B6C">
      <w:pPr>
        <w:jc w:val="both"/>
        <w:rPr>
          <w:rFonts w:ascii="Times New Roman" w:hAnsi="Times New Roman" w:cs="Times New Roman"/>
          <w:b/>
          <w:bCs/>
        </w:rPr>
      </w:pPr>
    </w:p>
    <w:p w14:paraId="2C39BD14"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45736BF7" w14:textId="7C2ADA51"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7. Please revisit information about page charges and color printing charges available in the Instructions for Authors, which are posted at </w:t>
      </w:r>
      <w:hyperlink r:id="rId9" w:history="1">
        <w:r w:rsidRPr="00C94E4A">
          <w:rPr>
            <w:rStyle w:val="Hyperlink"/>
            <w:rFonts w:ascii="Times New Roman" w:hAnsi="Times New Roman" w:cs="Times New Roman"/>
            <w:b/>
            <w:bCs/>
          </w:rPr>
          <w:t>http://edmgr.ovid.com/epid/accounts/ifauth.htm</w:t>
        </w:r>
      </w:hyperlink>
      <w:r w:rsidRPr="00C94E4A">
        <w:rPr>
          <w:rFonts w:ascii="Times New Roman" w:hAnsi="Times New Roman" w:cs="Times New Roman"/>
          <w:b/>
          <w:bCs/>
        </w:rPr>
        <w:t>.</w:t>
      </w:r>
    </w:p>
    <w:p w14:paraId="13065987" w14:textId="77777777" w:rsidR="00982380" w:rsidRDefault="00982380" w:rsidP="00B45B6C">
      <w:pPr>
        <w:jc w:val="both"/>
        <w:rPr>
          <w:rFonts w:ascii="Times New Roman" w:hAnsi="Times New Roman" w:cs="Times New Roman"/>
          <w:b/>
          <w:bCs/>
        </w:rPr>
      </w:pPr>
    </w:p>
    <w:p w14:paraId="680C11D9" w14:textId="77777777" w:rsidR="00332B6B" w:rsidRDefault="00332B6B" w:rsidP="00B45B6C">
      <w:pPr>
        <w:jc w:val="both"/>
        <w:rPr>
          <w:rFonts w:ascii="Times New Roman" w:hAnsi="Times New Roman" w:cs="Times New Roman"/>
        </w:rPr>
      </w:pPr>
      <w:r w:rsidRPr="00C94E4A">
        <w:rPr>
          <w:rFonts w:ascii="Times New Roman" w:hAnsi="Times New Roman" w:cs="Times New Roman"/>
          <w:highlight w:val="yellow"/>
        </w:rPr>
        <w:t>XX</w:t>
      </w:r>
    </w:p>
    <w:p w14:paraId="00488F67" w14:textId="77777777" w:rsidR="00332B6B" w:rsidRDefault="00CE7300" w:rsidP="00B45B6C">
      <w:pPr>
        <w:jc w:val="both"/>
        <w:rPr>
          <w:rFonts w:ascii="Times New Roman" w:hAnsi="Times New Roman" w:cs="Times New Roman"/>
          <w:b/>
          <w:bCs/>
        </w:rPr>
      </w:pPr>
      <w:r w:rsidRPr="00C94E4A">
        <w:rPr>
          <w:rFonts w:ascii="Times New Roman" w:hAnsi="Times New Roman" w:cs="Times New Roman"/>
          <w:b/>
          <w:bCs/>
        </w:rPr>
        <w:br/>
        <w:t>18. We request that the complete revised manuscript (with all tables and figures) be completed by 05 May 2022. If you are not able to meet this deadline, please notify the editorial office.</w:t>
      </w:r>
    </w:p>
    <w:p w14:paraId="1A5E2221" w14:textId="77777777" w:rsidR="00332B6B" w:rsidRDefault="00332B6B" w:rsidP="00B45B6C">
      <w:pPr>
        <w:jc w:val="both"/>
        <w:rPr>
          <w:rFonts w:ascii="Times New Roman" w:hAnsi="Times New Roman" w:cs="Times New Roman"/>
          <w:b/>
          <w:bCs/>
        </w:rPr>
      </w:pPr>
    </w:p>
    <w:p w14:paraId="287ED998" w14:textId="77777777" w:rsidR="009C6185" w:rsidRDefault="00332B6B" w:rsidP="00B45B6C">
      <w:pPr>
        <w:jc w:val="both"/>
        <w:rPr>
          <w:rFonts w:ascii="Times New Roman" w:hAnsi="Times New Roman" w:cs="Times New Roman"/>
          <w:b/>
          <w:bCs/>
        </w:rPr>
      </w:pPr>
      <w:r w:rsidRPr="00C94E4A">
        <w:rPr>
          <w:rFonts w:ascii="Times New Roman" w:hAnsi="Times New Roman" w:cs="Times New Roman"/>
          <w:highlight w:val="yellow"/>
        </w:rPr>
        <w:t>XX</w:t>
      </w:r>
      <w:r w:rsidR="00CE7300" w:rsidRPr="00C94E4A">
        <w:rPr>
          <w:rFonts w:ascii="Times New Roman" w:hAnsi="Times New Roman" w:cs="Times New Roman"/>
          <w:b/>
          <w:bCs/>
        </w:rPr>
        <w:br/>
      </w:r>
      <w:r w:rsidR="00CE7300" w:rsidRPr="00C94E4A">
        <w:rPr>
          <w:rFonts w:ascii="Times New Roman" w:hAnsi="Times New Roman" w:cs="Times New Roman"/>
          <w:b/>
          <w:bCs/>
        </w:rPr>
        <w:br/>
        <w:t>Resubmitting via Editorial Manager</w:t>
      </w:r>
    </w:p>
    <w:p w14:paraId="66B07E67" w14:textId="7668AB41" w:rsidR="00351D36" w:rsidRDefault="00CE7300" w:rsidP="00B45B6C">
      <w:pPr>
        <w:jc w:val="both"/>
        <w:rPr>
          <w:rFonts w:ascii="Times New Roman" w:hAnsi="Times New Roman" w:cs="Times New Roman"/>
          <w:b/>
          <w:bCs/>
        </w:rPr>
      </w:pPr>
      <w:r w:rsidRPr="00C94E4A">
        <w:rPr>
          <w:rFonts w:ascii="Times New Roman" w:hAnsi="Times New Roman" w:cs="Times New Roman"/>
          <w:b/>
          <w:bCs/>
        </w:rPr>
        <w:br/>
        <w:t>19. Log-in to Editorial Manager as an author using the credentials above.</w:t>
      </w:r>
    </w:p>
    <w:p w14:paraId="7F45B5F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0. Click on the "Submissions Needing Revision" link.</w:t>
      </w:r>
    </w:p>
    <w:p w14:paraId="4C9917AF"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1. To view the previous decision letter and reviewer comments, please click the blue decision term listed under the View Decision menu.</w:t>
      </w:r>
    </w:p>
    <w:p w14:paraId="38BB1C10"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2. If you would like to download the previous manuscript to make revisions, click on "Download Files" under the Action menu.</w:t>
      </w:r>
    </w:p>
    <w:p w14:paraId="5527DCDF"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3. To begin the resubmission: Click "Submit Revision" under the Action menu.</w:t>
      </w:r>
    </w:p>
    <w:p w14:paraId="3792E6E2"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4. Proof each screen to ensure the information is still correct (the Title, Authors, etc.), then click Next at the bottom of each page.</w:t>
      </w:r>
    </w:p>
    <w:p w14:paraId="633436B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5. On the Attach Files screen, select each previous submission item that you would like to carry forward to the resubmission.</w:t>
      </w:r>
    </w:p>
    <w:p w14:paraId="1819CB38"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6. Upload the revised versions of the main text (with and without tracked changes), and order them with the highlighted version first.</w:t>
      </w:r>
    </w:p>
    <w:p w14:paraId="43F2ECB9"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7. Upload the point-by-point reply to review.</w:t>
      </w:r>
    </w:p>
    <w:p w14:paraId="2D2D5B05"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8. When you are finished uploading, please click Next.</w:t>
      </w:r>
    </w:p>
    <w:p w14:paraId="00168453"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29. Click "Build PDF for My Approval."</w:t>
      </w:r>
    </w:p>
    <w:p w14:paraId="51A709C1"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30. Click "Go to Submissions Waiting for Author’s Approval."</w:t>
      </w:r>
    </w:p>
    <w:p w14:paraId="74306537" w14:textId="77777777" w:rsidR="00351D36" w:rsidRDefault="00CE7300" w:rsidP="00B45B6C">
      <w:pPr>
        <w:jc w:val="both"/>
        <w:rPr>
          <w:rFonts w:ascii="Times New Roman" w:hAnsi="Times New Roman" w:cs="Times New Roman"/>
          <w:b/>
          <w:bCs/>
        </w:rPr>
      </w:pPr>
      <w:r w:rsidRPr="00C94E4A">
        <w:rPr>
          <w:rFonts w:ascii="Times New Roman" w:hAnsi="Times New Roman" w:cs="Times New Roman"/>
          <w:b/>
          <w:bCs/>
        </w:rPr>
        <w:t>31. Wait for the PDF to build. When it has been built, you will see the link "View Submission" in the Action menu. Click "View Submission," and open the manuscript to proof your work.</w:t>
      </w:r>
    </w:p>
    <w:p w14:paraId="4FFA56E7" w14:textId="72A00B15" w:rsidR="00982380" w:rsidRDefault="00CE7300" w:rsidP="00B45B6C">
      <w:pPr>
        <w:jc w:val="both"/>
        <w:rPr>
          <w:rFonts w:ascii="Times New Roman" w:hAnsi="Times New Roman" w:cs="Times New Roman"/>
          <w:b/>
          <w:bCs/>
        </w:rPr>
      </w:pPr>
      <w:r w:rsidRPr="00C94E4A">
        <w:rPr>
          <w:rFonts w:ascii="Times New Roman" w:hAnsi="Times New Roman" w:cs="Times New Roman"/>
          <w:b/>
          <w:bCs/>
        </w:rPr>
        <w:t>32. If you find problems with the manuscript, click "Edit Submission" from the Action menu. Make the required changes, and begin again at the file uploads.</w:t>
      </w:r>
      <w:r w:rsidRPr="00C94E4A">
        <w:rPr>
          <w:rFonts w:ascii="Times New Roman" w:hAnsi="Times New Roman" w:cs="Times New Roman"/>
          <w:b/>
          <w:bCs/>
        </w:rPr>
        <w:br/>
        <w:t>33. Once the submission is complete and acceptable, click "Approve Submission" from the Action menu.</w:t>
      </w:r>
    </w:p>
    <w:p w14:paraId="275E1CAB" w14:textId="1879CC73" w:rsidR="004A2BF7" w:rsidRDefault="00CE7300" w:rsidP="00B45B6C">
      <w:pPr>
        <w:jc w:val="both"/>
        <w:rPr>
          <w:rFonts w:ascii="Times New Roman" w:hAnsi="Times New Roman" w:cs="Times New Roman"/>
          <w:b/>
          <w:bCs/>
        </w:rPr>
      </w:pPr>
      <w:r w:rsidRPr="00C94E4A">
        <w:rPr>
          <w:rFonts w:ascii="Times New Roman" w:hAnsi="Times New Roman" w:cs="Times New Roman"/>
          <w:b/>
          <w:bCs/>
        </w:rPr>
        <w:t>34. If you have difficulty with these procedures, you may send questions to </w:t>
      </w:r>
      <w:hyperlink r:id="rId10" w:history="1">
        <w:r w:rsidRPr="00C94E4A">
          <w:rPr>
            <w:rStyle w:val="Hyperlink"/>
            <w:rFonts w:ascii="Times New Roman" w:hAnsi="Times New Roman" w:cs="Times New Roman"/>
            <w:b/>
            <w:bCs/>
          </w:rPr>
          <w:t>timothy.lash@epidemiology-journal.com</w:t>
        </w:r>
      </w:hyperlink>
      <w:r w:rsidRPr="00C94E4A">
        <w:rPr>
          <w:rFonts w:ascii="Times New Roman" w:hAnsi="Times New Roman" w:cs="Times New Roman"/>
          <w:b/>
          <w:bCs/>
        </w:rPr>
        <w:t>.</w:t>
      </w:r>
    </w:p>
    <w:p w14:paraId="13A513CC" w14:textId="77777777" w:rsidR="004A2BF7" w:rsidRDefault="004A2BF7">
      <w:pPr>
        <w:rPr>
          <w:rFonts w:ascii="Times New Roman" w:hAnsi="Times New Roman" w:cs="Times New Roman"/>
          <w:b/>
          <w:bCs/>
        </w:rPr>
      </w:pPr>
      <w:r>
        <w:rPr>
          <w:rFonts w:ascii="Times New Roman" w:hAnsi="Times New Roman" w:cs="Times New Roman"/>
          <w:b/>
          <w:bCs/>
        </w:rPr>
        <w:br w:type="page"/>
      </w:r>
    </w:p>
    <w:p w14:paraId="3377DD83" w14:textId="4C4CE94B" w:rsidR="00C16BDD" w:rsidRDefault="004A2BF7" w:rsidP="00B45B6C">
      <w:pPr>
        <w:jc w:val="both"/>
        <w:rPr>
          <w:rFonts w:ascii="Times New Roman" w:hAnsi="Times New Roman" w:cs="Times New Roman"/>
          <w:b/>
          <w:bCs/>
        </w:rPr>
      </w:pPr>
      <w:r>
        <w:rPr>
          <w:rFonts w:ascii="Times New Roman" w:hAnsi="Times New Roman" w:cs="Times New Roman"/>
          <w:b/>
          <w:bCs/>
        </w:rPr>
        <w:lastRenderedPageBreak/>
        <w:t>References</w:t>
      </w:r>
    </w:p>
    <w:p w14:paraId="3D9EC4B4" w14:textId="0EECFACB" w:rsidR="004A2BF7" w:rsidRDefault="004A2BF7" w:rsidP="00B45B6C">
      <w:pPr>
        <w:jc w:val="both"/>
        <w:rPr>
          <w:rFonts w:ascii="Times New Roman" w:hAnsi="Times New Roman" w:cs="Times New Roman"/>
          <w:b/>
          <w:bCs/>
        </w:rPr>
      </w:pPr>
    </w:p>
    <w:p w14:paraId="1DDE0FC7" w14:textId="77777777" w:rsidR="005332E5" w:rsidRPr="005332E5" w:rsidRDefault="005332E5" w:rsidP="009B385A">
      <w:pPr>
        <w:pStyle w:val="Bibliography"/>
        <w:jc w:val="both"/>
        <w:rPr>
          <w:rFonts w:ascii="Times New Roman" w:hAnsi="Times New Roman" w:cs="Times New Roman"/>
        </w:rPr>
      </w:pPr>
      <w:r>
        <w:rPr>
          <w:noProof/>
        </w:rPr>
        <w:t xml:space="preserve"> </w:t>
      </w:r>
      <w:r>
        <w:rPr>
          <w:noProof/>
        </w:rPr>
        <w:fldChar w:fldCharType="begin"/>
      </w:r>
      <w:r>
        <w:rPr>
          <w:noProof/>
        </w:rPr>
        <w:instrText xml:space="preserve"> ADDIN ZOTERO_BIBL {"uncited":[],"omitted":[],"custom":[]} CSL_BIBLIOGRAPHY </w:instrText>
      </w:r>
      <w:r>
        <w:rPr>
          <w:noProof/>
        </w:rPr>
        <w:fldChar w:fldCharType="separate"/>
      </w:r>
      <w:r w:rsidRPr="005332E5">
        <w:rPr>
          <w:rFonts w:ascii="Times New Roman" w:hAnsi="Times New Roman" w:cs="Times New Roman"/>
        </w:rPr>
        <w:t xml:space="preserve">Mathis, Stéphane, Cyril Goizet, Antoine Soulages, Jean-Michel Vallat, and Gwendal Le Masson. 2019. ‘Genetics of Amyotrophic Lateral Sclerosis: A Review’. </w:t>
      </w:r>
      <w:r w:rsidRPr="005332E5">
        <w:rPr>
          <w:rFonts w:ascii="Times New Roman" w:hAnsi="Times New Roman" w:cs="Times New Roman"/>
          <w:i/>
          <w:iCs/>
        </w:rPr>
        <w:t>Journal of the Neurological Sciences</w:t>
      </w:r>
      <w:r w:rsidRPr="005332E5">
        <w:rPr>
          <w:rFonts w:ascii="Times New Roman" w:hAnsi="Times New Roman" w:cs="Times New Roman"/>
        </w:rPr>
        <w:t xml:space="preserve"> 399: 217–26.</w:t>
      </w:r>
    </w:p>
    <w:p w14:paraId="6B1014CA" w14:textId="77777777" w:rsidR="005332E5" w:rsidRPr="005332E5" w:rsidRDefault="005332E5" w:rsidP="009B385A">
      <w:pPr>
        <w:pStyle w:val="Bibliography"/>
        <w:jc w:val="both"/>
        <w:rPr>
          <w:rFonts w:ascii="Times New Roman" w:hAnsi="Times New Roman" w:cs="Times New Roman"/>
        </w:rPr>
      </w:pPr>
      <w:r w:rsidRPr="005332E5">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5332E5">
        <w:rPr>
          <w:rFonts w:ascii="Times New Roman" w:hAnsi="Times New Roman" w:cs="Times New Roman"/>
          <w:i/>
          <w:iCs/>
        </w:rPr>
        <w:t>Neurology Genetics</w:t>
      </w:r>
      <w:r w:rsidRPr="005332E5">
        <w:rPr>
          <w:rFonts w:ascii="Times New Roman" w:hAnsi="Times New Roman" w:cs="Times New Roman"/>
        </w:rPr>
        <w:t xml:space="preserve"> 6 (2).</w:t>
      </w:r>
    </w:p>
    <w:p w14:paraId="345E0993" w14:textId="252EFD20" w:rsidR="004A2BF7" w:rsidRPr="004A2BF7" w:rsidRDefault="005332E5" w:rsidP="009B385A">
      <w:pPr>
        <w:jc w:val="both"/>
        <w:rPr>
          <w:rFonts w:ascii="Times New Roman" w:hAnsi="Times New Roman" w:cs="Times New Roman"/>
        </w:rPr>
      </w:pPr>
      <w:r>
        <w:rPr>
          <w:rFonts w:ascii="Times New Roman" w:hAnsi="Times New Roman" w:cs="Times New Roman"/>
          <w:noProof/>
        </w:rPr>
        <w:fldChar w:fldCharType="end"/>
      </w:r>
    </w:p>
    <w:p w14:paraId="61AC6454" w14:textId="77777777" w:rsidR="00982380" w:rsidRPr="00982380" w:rsidRDefault="00982380" w:rsidP="00B45B6C">
      <w:pPr>
        <w:jc w:val="both"/>
        <w:rPr>
          <w:rFonts w:ascii="Times New Roman" w:hAnsi="Times New Roman" w:cs="Times New Roman"/>
        </w:rPr>
      </w:pPr>
    </w:p>
    <w:sectPr w:rsidR="00982380" w:rsidRPr="00982380" w:rsidSect="0006306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24B32"/>
    <w:rsid w:val="00027C0F"/>
    <w:rsid w:val="00032E5A"/>
    <w:rsid w:val="00063068"/>
    <w:rsid w:val="000705C7"/>
    <w:rsid w:val="00085CF7"/>
    <w:rsid w:val="000A69A4"/>
    <w:rsid w:val="000B667A"/>
    <w:rsid w:val="000C16A1"/>
    <w:rsid w:val="000E00C2"/>
    <w:rsid w:val="001226B3"/>
    <w:rsid w:val="001F0132"/>
    <w:rsid w:val="00203326"/>
    <w:rsid w:val="00204A75"/>
    <w:rsid w:val="0022088B"/>
    <w:rsid w:val="00221B1E"/>
    <w:rsid w:val="00242901"/>
    <w:rsid w:val="002728E6"/>
    <w:rsid w:val="00275C19"/>
    <w:rsid w:val="00280077"/>
    <w:rsid w:val="00282596"/>
    <w:rsid w:val="002A6E8C"/>
    <w:rsid w:val="002B68D0"/>
    <w:rsid w:val="002D1A83"/>
    <w:rsid w:val="002E6D2E"/>
    <w:rsid w:val="00311180"/>
    <w:rsid w:val="00316B30"/>
    <w:rsid w:val="003226AD"/>
    <w:rsid w:val="00330220"/>
    <w:rsid w:val="00332B6B"/>
    <w:rsid w:val="00351D36"/>
    <w:rsid w:val="003C344C"/>
    <w:rsid w:val="003E480A"/>
    <w:rsid w:val="003E544E"/>
    <w:rsid w:val="003E5C75"/>
    <w:rsid w:val="00405E88"/>
    <w:rsid w:val="00437507"/>
    <w:rsid w:val="00440007"/>
    <w:rsid w:val="00445548"/>
    <w:rsid w:val="00446E3F"/>
    <w:rsid w:val="00447F59"/>
    <w:rsid w:val="00461240"/>
    <w:rsid w:val="00475C8D"/>
    <w:rsid w:val="00493D7F"/>
    <w:rsid w:val="004A2BF7"/>
    <w:rsid w:val="004B7045"/>
    <w:rsid w:val="005112D0"/>
    <w:rsid w:val="005149D6"/>
    <w:rsid w:val="0052521A"/>
    <w:rsid w:val="005332E5"/>
    <w:rsid w:val="00550702"/>
    <w:rsid w:val="00553538"/>
    <w:rsid w:val="00560565"/>
    <w:rsid w:val="005636B2"/>
    <w:rsid w:val="005A6C31"/>
    <w:rsid w:val="005D14A6"/>
    <w:rsid w:val="005D4779"/>
    <w:rsid w:val="005E5028"/>
    <w:rsid w:val="005F2F15"/>
    <w:rsid w:val="00604358"/>
    <w:rsid w:val="00613534"/>
    <w:rsid w:val="00632B1A"/>
    <w:rsid w:val="00671827"/>
    <w:rsid w:val="006A7745"/>
    <w:rsid w:val="006C495B"/>
    <w:rsid w:val="006C53A4"/>
    <w:rsid w:val="006D102F"/>
    <w:rsid w:val="006D1D65"/>
    <w:rsid w:val="006F75A2"/>
    <w:rsid w:val="007363A8"/>
    <w:rsid w:val="00744F8D"/>
    <w:rsid w:val="007559BE"/>
    <w:rsid w:val="00755CA2"/>
    <w:rsid w:val="007627EF"/>
    <w:rsid w:val="007636A2"/>
    <w:rsid w:val="007731B8"/>
    <w:rsid w:val="007A1481"/>
    <w:rsid w:val="007A229A"/>
    <w:rsid w:val="007A26E2"/>
    <w:rsid w:val="007D10A7"/>
    <w:rsid w:val="007D4678"/>
    <w:rsid w:val="00803D38"/>
    <w:rsid w:val="008167E4"/>
    <w:rsid w:val="00835693"/>
    <w:rsid w:val="00841F05"/>
    <w:rsid w:val="0085513B"/>
    <w:rsid w:val="0085742B"/>
    <w:rsid w:val="00874F09"/>
    <w:rsid w:val="00876586"/>
    <w:rsid w:val="00887CD3"/>
    <w:rsid w:val="008A0CAD"/>
    <w:rsid w:val="008C1862"/>
    <w:rsid w:val="008C368A"/>
    <w:rsid w:val="008D4DFF"/>
    <w:rsid w:val="008D6D46"/>
    <w:rsid w:val="008F5878"/>
    <w:rsid w:val="00905BE9"/>
    <w:rsid w:val="00923FA8"/>
    <w:rsid w:val="00976EEF"/>
    <w:rsid w:val="009776BD"/>
    <w:rsid w:val="00982380"/>
    <w:rsid w:val="009B0F44"/>
    <w:rsid w:val="009B223E"/>
    <w:rsid w:val="009B385A"/>
    <w:rsid w:val="009B5B01"/>
    <w:rsid w:val="009C6185"/>
    <w:rsid w:val="00A2350E"/>
    <w:rsid w:val="00A25851"/>
    <w:rsid w:val="00A42679"/>
    <w:rsid w:val="00AB0F0F"/>
    <w:rsid w:val="00AC0CDE"/>
    <w:rsid w:val="00AD30E6"/>
    <w:rsid w:val="00AF194E"/>
    <w:rsid w:val="00AF2335"/>
    <w:rsid w:val="00B026A6"/>
    <w:rsid w:val="00B22BA1"/>
    <w:rsid w:val="00B304F9"/>
    <w:rsid w:val="00B45B6C"/>
    <w:rsid w:val="00B74303"/>
    <w:rsid w:val="00B82C07"/>
    <w:rsid w:val="00BC139B"/>
    <w:rsid w:val="00BD2561"/>
    <w:rsid w:val="00C16BDD"/>
    <w:rsid w:val="00C229A2"/>
    <w:rsid w:val="00C503CF"/>
    <w:rsid w:val="00C5754B"/>
    <w:rsid w:val="00C82624"/>
    <w:rsid w:val="00C8458D"/>
    <w:rsid w:val="00C94E4A"/>
    <w:rsid w:val="00CC498C"/>
    <w:rsid w:val="00CD35FD"/>
    <w:rsid w:val="00CE7300"/>
    <w:rsid w:val="00CF2FF3"/>
    <w:rsid w:val="00D00679"/>
    <w:rsid w:val="00D27415"/>
    <w:rsid w:val="00D834EE"/>
    <w:rsid w:val="00D92DC0"/>
    <w:rsid w:val="00DF5EF0"/>
    <w:rsid w:val="00E006FC"/>
    <w:rsid w:val="00E172E8"/>
    <w:rsid w:val="00E23CA4"/>
    <w:rsid w:val="00E40B27"/>
    <w:rsid w:val="00E85156"/>
    <w:rsid w:val="00E97CE0"/>
    <w:rsid w:val="00EA41A5"/>
    <w:rsid w:val="00ED23D1"/>
    <w:rsid w:val="00F06D8F"/>
    <w:rsid w:val="00F30941"/>
    <w:rsid w:val="00F34386"/>
    <w:rsid w:val="00F36D2B"/>
    <w:rsid w:val="00F607F0"/>
    <w:rsid w:val="00F75D26"/>
    <w:rsid w:val="00F9183D"/>
    <w:rsid w:val="00FB35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edmgr.ovid.com/epid/accounts/ifauth.htm" TargetMode="External"/><Relationship Id="rId3" Type="http://schemas.openxmlformats.org/officeDocument/2006/relationships/webSettings" Target="webSettings.xml"/><Relationship Id="rId7" Type="http://schemas.openxmlformats.org/officeDocument/2006/relationships/hyperlink" Target="https://www.nature.com/articles/d41586-019-00857-9"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amstat.org/asa/files/pdfs/P-ValueStatement.pdf" TargetMode="External"/><Relationship Id="rId11" Type="http://schemas.openxmlformats.org/officeDocument/2006/relationships/fontTable" Target="fontTable.xml"/><Relationship Id="rId5" Type="http://schemas.openxmlformats.org/officeDocument/2006/relationships/hyperlink" Target="https://edmgr.ovid.com/epid/accounts/ifauth.htm/" TargetMode="External"/><Relationship Id="rId10" Type="http://schemas.openxmlformats.org/officeDocument/2006/relationships/hyperlink" Target="mailto:timothy.lash@epidemiology-journal.com" TargetMode="External"/><Relationship Id="rId4" Type="http://schemas.openxmlformats.org/officeDocument/2006/relationships/hyperlink" Target="https://academic.oup.com/ije/article/42/2/559/737789" TargetMode="External"/><Relationship Id="rId9" Type="http://schemas.openxmlformats.org/officeDocument/2006/relationships/hyperlink" Target="http://edmgr.ovid.com/epid/accounts/ifaut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5</Pages>
  <Words>4553</Words>
  <Characters>25954</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64</cp:revision>
  <dcterms:created xsi:type="dcterms:W3CDTF">2022-02-08T20:37:00Z</dcterms:created>
  <dcterms:modified xsi:type="dcterms:W3CDTF">2022-02-08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EhYQkOi"/&gt;&lt;style id="http://www.zotero.org/styles/chicago-author-date" locale="en-GB" hasBibliography="1" bibliographyStyleHasBeenSet="1"/&gt;&lt;prefs&gt;&lt;pref name="fieldType" value="Field"/&gt;&lt;/prefs&gt;</vt:lpwstr>
  </property>
  <property fmtid="{D5CDD505-2E9C-101B-9397-08002B2CF9AE}" pid="3" name="ZOTERO_PREF_2">
    <vt:lpwstr>&lt;/data&gt;</vt:lpwstr>
  </property>
</Properties>
</file>